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Edwin Candinegara</w:t>
      </w:r>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r w:rsidRPr="0024565D">
        <w:rPr>
          <w:rFonts w:ascii="Times New Roman" w:hAnsi="Times New Roman" w:cs="Times New Roman"/>
          <w:sz w:val="36"/>
          <w:szCs w:val="32"/>
        </w:rPr>
        <w:t>Prof. Tan Ah Hwee</w:t>
      </w:r>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Submitted in Partial Fulfillment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Edwin Candinegara</w:t>
      </w:r>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24565D" w:rsidRDefault="00965D18" w:rsidP="003767BE">
          <w:pPr>
            <w:pStyle w:val="TOCHeading"/>
            <w:spacing w:before="0" w:line="360" w:lineRule="auto"/>
            <w:rPr>
              <w:rFonts w:ascii="Times New Roman" w:hAnsi="Times New Roman" w:cs="Times New Roman"/>
              <w:color w:val="000000" w:themeColor="text1"/>
            </w:rPr>
          </w:pPr>
          <w:r w:rsidRPr="0024565D">
            <w:rPr>
              <w:rFonts w:ascii="Times New Roman" w:hAnsi="Times New Roman" w:cs="Times New Roman"/>
              <w:color w:val="000000" w:themeColor="text1"/>
            </w:rPr>
            <w:t>Table of Contents</w:t>
          </w:r>
        </w:p>
        <w:p w14:paraId="549AB343" w14:textId="77777777" w:rsidR="002C0142" w:rsidRPr="0024565D" w:rsidRDefault="00965D18" w:rsidP="003767BE">
          <w:pPr>
            <w:pStyle w:val="TOC1"/>
            <w:tabs>
              <w:tab w:val="right" w:leader="dot" w:pos="9010"/>
            </w:tabs>
            <w:spacing w:line="360" w:lineRule="auto"/>
            <w:rPr>
              <w:rFonts w:ascii="Times New Roman" w:eastAsiaTheme="minorEastAsia" w:hAnsi="Times New Roman" w:cs="Times New Roman"/>
              <w:b w:val="0"/>
              <w:bCs w:val="0"/>
              <w:noProof/>
              <w:lang w:val="en-US"/>
            </w:rPr>
          </w:pPr>
          <w:r w:rsidRPr="0024565D">
            <w:rPr>
              <w:rFonts w:ascii="Times New Roman" w:hAnsi="Times New Roman" w:cs="Times New Roman"/>
              <w:b w:val="0"/>
              <w:bCs w:val="0"/>
            </w:rPr>
            <w:fldChar w:fldCharType="begin"/>
          </w:r>
          <w:r w:rsidRPr="0024565D">
            <w:rPr>
              <w:rFonts w:ascii="Times New Roman" w:hAnsi="Times New Roman" w:cs="Times New Roman"/>
            </w:rPr>
            <w:instrText xml:space="preserve"> TOC \o "1-3" \h \z \u </w:instrText>
          </w:r>
          <w:r w:rsidRPr="0024565D">
            <w:rPr>
              <w:rFonts w:ascii="Times New Roman" w:hAnsi="Times New Roman" w:cs="Times New Roman"/>
              <w:b w:val="0"/>
              <w:bCs w:val="0"/>
            </w:rPr>
            <w:fldChar w:fldCharType="separate"/>
          </w:r>
          <w:hyperlink w:anchor="_Toc460286900" w:history="1">
            <w:r w:rsidR="002C0142" w:rsidRPr="0024565D">
              <w:rPr>
                <w:rStyle w:val="Hyperlink"/>
                <w:rFonts w:ascii="Times New Roman" w:hAnsi="Times New Roman" w:cs="Times New Roman"/>
                <w:noProof/>
              </w:rPr>
              <w:t>List of Figur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0 \h </w:instrText>
            </w:r>
            <w:r w:rsidR="002C0142" w:rsidRPr="0024565D">
              <w:rPr>
                <w:rFonts w:ascii="Times New Roman" w:hAnsi="Times New Roman" w:cs="Times New Roman"/>
                <w:noProof/>
                <w:webHidden/>
              </w:rPr>
              <w:fldChar w:fldCharType="separate"/>
            </w:r>
            <w:r w:rsidR="00DE1D18">
              <w:rPr>
                <w:rFonts w:ascii="Times New Roman" w:hAnsi="Times New Roman" w:cs="Times New Roman"/>
                <w:b w:val="0"/>
                <w:bCs w:val="0"/>
                <w:noProof/>
                <w:webHidden/>
                <w:lang w:val="en-US"/>
              </w:rPr>
              <w:t>Error! Bookmark not defined.</w:t>
            </w:r>
            <w:r w:rsidR="002C0142" w:rsidRPr="0024565D">
              <w:rPr>
                <w:rFonts w:ascii="Times New Roman" w:hAnsi="Times New Roman" w:cs="Times New Roman"/>
                <w:noProof/>
                <w:webHidden/>
              </w:rPr>
              <w:fldChar w:fldCharType="end"/>
            </w:r>
          </w:hyperlink>
        </w:p>
        <w:p w14:paraId="4DDC06FA"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1" w:history="1">
            <w:r w:rsidR="002C0142" w:rsidRPr="0024565D">
              <w:rPr>
                <w:rStyle w:val="Hyperlink"/>
                <w:rFonts w:ascii="Times New Roman" w:hAnsi="Times New Roman" w:cs="Times New Roman"/>
                <w:noProof/>
              </w:rPr>
              <w:t>1.</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Introduction</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1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DE1D18">
              <w:rPr>
                <w:rFonts w:ascii="Times New Roman" w:hAnsi="Times New Roman" w:cs="Times New Roman"/>
                <w:noProof/>
                <w:webHidden/>
              </w:rPr>
              <w:t>3</w:t>
            </w:r>
            <w:r w:rsidR="002C0142" w:rsidRPr="0024565D">
              <w:rPr>
                <w:rFonts w:ascii="Times New Roman" w:hAnsi="Times New Roman" w:cs="Times New Roman"/>
                <w:noProof/>
                <w:webHidden/>
              </w:rPr>
              <w:fldChar w:fldCharType="end"/>
            </w:r>
          </w:hyperlink>
        </w:p>
        <w:p w14:paraId="0D048568"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2"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Background and Motiva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2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5</w:t>
            </w:r>
            <w:r w:rsidR="002C0142" w:rsidRPr="0024565D">
              <w:rPr>
                <w:rFonts w:ascii="Times New Roman" w:hAnsi="Times New Roman" w:cs="Times New Roman"/>
                <w:b w:val="0"/>
                <w:noProof/>
                <w:webHidden/>
              </w:rPr>
              <w:fldChar w:fldCharType="end"/>
            </w:r>
          </w:hyperlink>
        </w:p>
        <w:p w14:paraId="017E9F6E"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3"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Project Objective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3 \h </w:instrText>
            </w:r>
            <w:r w:rsidR="002C0142" w:rsidRPr="0024565D">
              <w:rPr>
                <w:rFonts w:ascii="Times New Roman" w:hAnsi="Times New Roman" w:cs="Times New Roman"/>
                <w:b w:val="0"/>
                <w:noProof/>
                <w:webHidden/>
              </w:rPr>
              <w:fldChar w:fldCharType="separate"/>
            </w:r>
            <w:r w:rsidR="00DE1D18">
              <w:rPr>
                <w:rFonts w:ascii="Times New Roman" w:hAnsi="Times New Roman" w:cs="Times New Roman"/>
                <w:bCs w:val="0"/>
                <w:noProof/>
                <w:webHidden/>
                <w:lang w:val="en-US"/>
              </w:rPr>
              <w:t>Error! Bookmark not defined.</w:t>
            </w:r>
            <w:r w:rsidR="002C0142" w:rsidRPr="0024565D">
              <w:rPr>
                <w:rFonts w:ascii="Times New Roman" w:hAnsi="Times New Roman" w:cs="Times New Roman"/>
                <w:b w:val="0"/>
                <w:noProof/>
                <w:webHidden/>
              </w:rPr>
              <w:fldChar w:fldCharType="end"/>
            </w:r>
          </w:hyperlink>
        </w:p>
        <w:p w14:paraId="71B6FEB9"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4" w:history="1">
            <w:r w:rsidR="002C0142" w:rsidRPr="0024565D">
              <w:rPr>
                <w:rStyle w:val="Hyperlink"/>
                <w:rFonts w:ascii="Times New Roman" w:hAnsi="Times New Roman" w:cs="Times New Roman"/>
                <w:b w:val="0"/>
                <w:noProof/>
              </w:rPr>
              <w:t>c.</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Scopes and Limitation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4 \h </w:instrText>
            </w:r>
            <w:r w:rsidR="002C0142" w:rsidRPr="0024565D">
              <w:rPr>
                <w:rFonts w:ascii="Times New Roman" w:hAnsi="Times New Roman" w:cs="Times New Roman"/>
                <w:b w:val="0"/>
                <w:noProof/>
                <w:webHidden/>
              </w:rPr>
              <w:fldChar w:fldCharType="separate"/>
            </w:r>
            <w:r w:rsidR="00DE1D18">
              <w:rPr>
                <w:rFonts w:ascii="Times New Roman" w:hAnsi="Times New Roman" w:cs="Times New Roman"/>
                <w:bCs w:val="0"/>
                <w:noProof/>
                <w:webHidden/>
                <w:lang w:val="en-US"/>
              </w:rPr>
              <w:t>Error! Bookmark not defined.</w:t>
            </w:r>
            <w:r w:rsidR="002C0142" w:rsidRPr="0024565D">
              <w:rPr>
                <w:rFonts w:ascii="Times New Roman" w:hAnsi="Times New Roman" w:cs="Times New Roman"/>
                <w:b w:val="0"/>
                <w:noProof/>
                <w:webHidden/>
              </w:rPr>
              <w:fldChar w:fldCharType="end"/>
            </w:r>
          </w:hyperlink>
        </w:p>
        <w:p w14:paraId="1456EF27"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5" w:history="1">
            <w:r w:rsidR="002C0142" w:rsidRPr="0024565D">
              <w:rPr>
                <w:rStyle w:val="Hyperlink"/>
                <w:rFonts w:ascii="Times New Roman" w:hAnsi="Times New Roman" w:cs="Times New Roman"/>
                <w:noProof/>
              </w:rPr>
              <w:t>2.</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Related Work</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5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DE1D18">
              <w:rPr>
                <w:rFonts w:ascii="Times New Roman" w:hAnsi="Times New Roman" w:cs="Times New Roman"/>
                <w:noProof/>
                <w:webHidden/>
              </w:rPr>
              <w:t>8</w:t>
            </w:r>
            <w:r w:rsidR="002C0142" w:rsidRPr="0024565D">
              <w:rPr>
                <w:rFonts w:ascii="Times New Roman" w:hAnsi="Times New Roman" w:cs="Times New Roman"/>
                <w:noProof/>
                <w:webHidden/>
              </w:rPr>
              <w:fldChar w:fldCharType="end"/>
            </w:r>
          </w:hyperlink>
        </w:p>
        <w:p w14:paraId="6621786B"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6" w:history="1">
            <w:r w:rsidR="002C0142" w:rsidRPr="0024565D">
              <w:rPr>
                <w:rStyle w:val="Hyperlink"/>
                <w:rFonts w:ascii="Times New Roman" w:hAnsi="Times New Roman" w:cs="Times New Roman"/>
                <w:noProof/>
              </w:rPr>
              <w:t>3.</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Issues and Challeng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6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DE1D18">
              <w:rPr>
                <w:rFonts w:ascii="Times New Roman" w:hAnsi="Times New Roman" w:cs="Times New Roman"/>
                <w:noProof/>
                <w:webHidden/>
              </w:rPr>
              <w:t>10</w:t>
            </w:r>
            <w:r w:rsidR="002C0142" w:rsidRPr="0024565D">
              <w:rPr>
                <w:rFonts w:ascii="Times New Roman" w:hAnsi="Times New Roman" w:cs="Times New Roman"/>
                <w:noProof/>
                <w:webHidden/>
              </w:rPr>
              <w:fldChar w:fldCharType="end"/>
            </w:r>
          </w:hyperlink>
        </w:p>
        <w:p w14:paraId="2D158520"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7"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Human Activity Recogni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7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0</w:t>
            </w:r>
            <w:r w:rsidR="002C0142" w:rsidRPr="0024565D">
              <w:rPr>
                <w:rFonts w:ascii="Times New Roman" w:hAnsi="Times New Roman" w:cs="Times New Roman"/>
                <w:b w:val="0"/>
                <w:noProof/>
                <w:webHidden/>
              </w:rPr>
              <w:fldChar w:fldCharType="end"/>
            </w:r>
          </w:hyperlink>
        </w:p>
        <w:p w14:paraId="2DA0F7D0"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8"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Real-time Recognition System</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8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0</w:t>
            </w:r>
            <w:r w:rsidR="002C0142" w:rsidRPr="0024565D">
              <w:rPr>
                <w:rFonts w:ascii="Times New Roman" w:hAnsi="Times New Roman" w:cs="Times New Roman"/>
                <w:b w:val="0"/>
                <w:noProof/>
                <w:webHidden/>
              </w:rPr>
              <w:fldChar w:fldCharType="end"/>
            </w:r>
          </w:hyperlink>
        </w:p>
        <w:p w14:paraId="134FC294"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9" w:history="1">
            <w:r w:rsidR="002C0142" w:rsidRPr="0024565D">
              <w:rPr>
                <w:rStyle w:val="Hyperlink"/>
                <w:rFonts w:ascii="Times New Roman" w:hAnsi="Times New Roman" w:cs="Times New Roman"/>
                <w:noProof/>
              </w:rPr>
              <w:t>4.</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Approaches and Technologi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9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DE1D18">
              <w:rPr>
                <w:rFonts w:ascii="Times New Roman" w:hAnsi="Times New Roman" w:cs="Times New Roman"/>
                <w:noProof/>
                <w:webHidden/>
              </w:rPr>
              <w:t>11</w:t>
            </w:r>
            <w:r w:rsidR="002C0142" w:rsidRPr="0024565D">
              <w:rPr>
                <w:rFonts w:ascii="Times New Roman" w:hAnsi="Times New Roman" w:cs="Times New Roman"/>
                <w:noProof/>
                <w:webHidden/>
              </w:rPr>
              <w:fldChar w:fldCharType="end"/>
            </w:r>
          </w:hyperlink>
        </w:p>
        <w:p w14:paraId="75E85D56"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0"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Tool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0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1</w:t>
            </w:r>
            <w:r w:rsidR="002C0142" w:rsidRPr="0024565D">
              <w:rPr>
                <w:rFonts w:ascii="Times New Roman" w:hAnsi="Times New Roman" w:cs="Times New Roman"/>
                <w:b w:val="0"/>
                <w:noProof/>
                <w:webHidden/>
              </w:rPr>
              <w:fldChar w:fldCharType="end"/>
            </w:r>
          </w:hyperlink>
        </w:p>
        <w:p w14:paraId="6E51A792"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1"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Data Pre-processing and Prediction Pipeline</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1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2</w:t>
            </w:r>
            <w:r w:rsidR="002C0142" w:rsidRPr="0024565D">
              <w:rPr>
                <w:rFonts w:ascii="Times New Roman" w:hAnsi="Times New Roman" w:cs="Times New Roman"/>
                <w:b w:val="0"/>
                <w:noProof/>
                <w:webHidden/>
              </w:rPr>
              <w:fldChar w:fldCharType="end"/>
            </w:r>
          </w:hyperlink>
        </w:p>
        <w:p w14:paraId="4D968BA4"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2" w:history="1">
            <w:r w:rsidR="002C0142" w:rsidRPr="0024565D">
              <w:rPr>
                <w:rStyle w:val="Hyperlink"/>
                <w:rFonts w:ascii="Times New Roman" w:hAnsi="Times New Roman" w:cs="Times New Roman"/>
                <w:noProof/>
              </w:rPr>
              <w:t>5.</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Project Task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2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DE1D18">
              <w:rPr>
                <w:rFonts w:ascii="Times New Roman" w:hAnsi="Times New Roman" w:cs="Times New Roman"/>
                <w:noProof/>
                <w:webHidden/>
              </w:rPr>
              <w:t>13</w:t>
            </w:r>
            <w:r w:rsidR="002C0142" w:rsidRPr="0024565D">
              <w:rPr>
                <w:rFonts w:ascii="Times New Roman" w:hAnsi="Times New Roman" w:cs="Times New Roman"/>
                <w:noProof/>
                <w:webHidden/>
              </w:rPr>
              <w:fldChar w:fldCharType="end"/>
            </w:r>
          </w:hyperlink>
        </w:p>
        <w:p w14:paraId="2377F94F"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3"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Code Rewriting</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3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3</w:t>
            </w:r>
            <w:r w:rsidR="002C0142" w:rsidRPr="0024565D">
              <w:rPr>
                <w:rFonts w:ascii="Times New Roman" w:hAnsi="Times New Roman" w:cs="Times New Roman"/>
                <w:b w:val="0"/>
                <w:noProof/>
                <w:webHidden/>
              </w:rPr>
              <w:fldChar w:fldCharType="end"/>
            </w:r>
          </w:hyperlink>
        </w:p>
        <w:p w14:paraId="4CA4004C"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4"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Building Data Pipeline</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4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3</w:t>
            </w:r>
            <w:r w:rsidR="002C0142" w:rsidRPr="0024565D">
              <w:rPr>
                <w:rFonts w:ascii="Times New Roman" w:hAnsi="Times New Roman" w:cs="Times New Roman"/>
                <w:b w:val="0"/>
                <w:noProof/>
                <w:webHidden/>
              </w:rPr>
              <w:fldChar w:fldCharType="end"/>
            </w:r>
          </w:hyperlink>
        </w:p>
        <w:p w14:paraId="4AAC5114"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5" w:history="1">
            <w:r w:rsidR="002C0142" w:rsidRPr="0024565D">
              <w:rPr>
                <w:rStyle w:val="Hyperlink"/>
                <w:rFonts w:ascii="Times New Roman" w:hAnsi="Times New Roman" w:cs="Times New Roman"/>
                <w:b w:val="0"/>
                <w:noProof/>
              </w:rPr>
              <w:t>c.</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Enhance the Android Application to Perform Real-time Recogni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5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3</w:t>
            </w:r>
            <w:r w:rsidR="002C0142" w:rsidRPr="0024565D">
              <w:rPr>
                <w:rFonts w:ascii="Times New Roman" w:hAnsi="Times New Roman" w:cs="Times New Roman"/>
                <w:b w:val="0"/>
                <w:noProof/>
                <w:webHidden/>
              </w:rPr>
              <w:fldChar w:fldCharType="end"/>
            </w:r>
          </w:hyperlink>
        </w:p>
        <w:p w14:paraId="4FAF5491"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6" w:history="1">
            <w:r w:rsidR="002C0142" w:rsidRPr="0024565D">
              <w:rPr>
                <w:rStyle w:val="Hyperlink"/>
                <w:rFonts w:ascii="Times New Roman" w:hAnsi="Times New Roman" w:cs="Times New Roman"/>
                <w:b w:val="0"/>
                <w:noProof/>
              </w:rPr>
              <w:t>d.</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Data Collection and Model Building using Sensor Data from Smart-watch</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6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144C1286"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7" w:history="1">
            <w:r w:rsidR="002C0142" w:rsidRPr="0024565D">
              <w:rPr>
                <w:rStyle w:val="Hyperlink"/>
                <w:rFonts w:ascii="Times New Roman" w:hAnsi="Times New Roman" w:cs="Times New Roman"/>
                <w:b w:val="0"/>
                <w:noProof/>
              </w:rPr>
              <w:t>e.</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Model Testing and Improvement</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7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DE1D18">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456F5BF9"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8" w:history="1">
            <w:r w:rsidR="002C0142" w:rsidRPr="0024565D">
              <w:rPr>
                <w:rStyle w:val="Hyperlink"/>
                <w:rFonts w:ascii="Times New Roman" w:hAnsi="Times New Roman" w:cs="Times New Roman"/>
                <w:noProof/>
              </w:rPr>
              <w:t>6.</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Schedul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8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DE1D18">
              <w:rPr>
                <w:rFonts w:ascii="Times New Roman" w:hAnsi="Times New Roman" w:cs="Times New Roman"/>
                <w:noProof/>
                <w:webHidden/>
              </w:rPr>
              <w:t>14</w:t>
            </w:r>
            <w:r w:rsidR="002C0142" w:rsidRPr="0024565D">
              <w:rPr>
                <w:rFonts w:ascii="Times New Roman" w:hAnsi="Times New Roman" w:cs="Times New Roman"/>
                <w:noProof/>
                <w:webHidden/>
              </w:rPr>
              <w:fldChar w:fldCharType="end"/>
            </w:r>
          </w:hyperlink>
        </w:p>
        <w:p w14:paraId="5C282943"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9" w:history="1">
            <w:r w:rsidR="002C0142" w:rsidRPr="0024565D">
              <w:rPr>
                <w:rStyle w:val="Hyperlink"/>
                <w:rFonts w:ascii="Times New Roman" w:hAnsi="Times New Roman" w:cs="Times New Roman"/>
                <w:noProof/>
              </w:rPr>
              <w:t>7.</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Referenc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9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DE1D18">
              <w:rPr>
                <w:rFonts w:ascii="Times New Roman" w:hAnsi="Times New Roman" w:cs="Times New Roman"/>
                <w:noProof/>
                <w:webHidden/>
              </w:rPr>
              <w:t>16</w:t>
            </w:r>
            <w:r w:rsidR="002C0142" w:rsidRPr="0024565D">
              <w:rPr>
                <w:rFonts w:ascii="Times New Roman" w:hAnsi="Times New Roman" w:cs="Times New Roman"/>
                <w:noProof/>
                <w:webHidden/>
              </w:rPr>
              <w:fldChar w:fldCharType="end"/>
            </w:r>
          </w:hyperlink>
        </w:p>
        <w:p w14:paraId="1799FD49" w14:textId="0EFDB565" w:rsidR="00965D18" w:rsidRPr="0024565D" w:rsidRDefault="00965D18" w:rsidP="003767BE">
          <w:pPr>
            <w:spacing w:line="360" w:lineRule="auto"/>
            <w:rPr>
              <w:rFonts w:ascii="Times New Roman" w:hAnsi="Times New Roman" w:cs="Times New Roman"/>
            </w:rPr>
          </w:pPr>
          <w:r w:rsidRPr="0024565D">
            <w:rPr>
              <w:rFonts w:ascii="Times New Roman" w:hAnsi="Times New Roman" w:cs="Times New Roman"/>
              <w:b/>
              <w:bCs/>
              <w:noProof/>
            </w:rPr>
            <w:fldChar w:fldCharType="end"/>
          </w:r>
        </w:p>
      </w:sdtContent>
    </w:sdt>
    <w:p w14:paraId="23F1941C" w14:textId="702F3D79" w:rsidR="00965D18" w:rsidRPr="0024565D" w:rsidRDefault="00965D18" w:rsidP="003767BE">
      <w:pPr>
        <w:spacing w:line="360" w:lineRule="auto"/>
        <w:rPr>
          <w:rFonts w:ascii="Times New Roman" w:hAnsi="Times New Roman" w:cs="Times New Roman"/>
          <w:sz w:val="22"/>
        </w:rPr>
      </w:pPr>
    </w:p>
    <w:p w14:paraId="62E41B72" w14:textId="77777777" w:rsidR="004F271C" w:rsidRPr="0024565D" w:rsidRDefault="004F271C" w:rsidP="003767BE">
      <w:pPr>
        <w:spacing w:line="360" w:lineRule="auto"/>
        <w:rPr>
          <w:rFonts w:ascii="Times New Roman" w:hAnsi="Times New Roman" w:cs="Times New Roman"/>
          <w:sz w:val="28"/>
        </w:rPr>
      </w:pPr>
    </w:p>
    <w:p w14:paraId="63FDDE65" w14:textId="77777777" w:rsidR="004F271C" w:rsidRPr="0024565D" w:rsidRDefault="004F271C" w:rsidP="003767BE">
      <w:pPr>
        <w:spacing w:line="360" w:lineRule="auto"/>
        <w:rPr>
          <w:rFonts w:ascii="Times New Roman" w:hAnsi="Times New Roman" w:cs="Times New Roman"/>
          <w:sz w:val="28"/>
        </w:rPr>
      </w:pPr>
    </w:p>
    <w:p w14:paraId="1D49BDCF" w14:textId="77777777" w:rsidR="004F271C" w:rsidRPr="0024565D" w:rsidRDefault="004F271C" w:rsidP="003767BE">
      <w:pPr>
        <w:spacing w:line="360" w:lineRule="auto"/>
        <w:rPr>
          <w:rFonts w:ascii="Times New Roman" w:hAnsi="Times New Roman" w:cs="Times New Roman"/>
          <w:sz w:val="28"/>
        </w:rPr>
      </w:pPr>
    </w:p>
    <w:p w14:paraId="31035E01" w14:textId="77777777" w:rsidR="004F271C" w:rsidRPr="0024565D" w:rsidRDefault="004F271C" w:rsidP="003767BE">
      <w:pPr>
        <w:spacing w:line="360" w:lineRule="auto"/>
        <w:rPr>
          <w:rFonts w:ascii="Times New Roman" w:hAnsi="Times New Roman" w:cs="Times New Roman"/>
          <w:sz w:val="28"/>
        </w:rPr>
      </w:pPr>
    </w:p>
    <w:p w14:paraId="693A21DB" w14:textId="77777777" w:rsidR="004F271C" w:rsidRPr="0024565D" w:rsidRDefault="004F271C" w:rsidP="003767BE">
      <w:pPr>
        <w:spacing w:line="360" w:lineRule="auto"/>
        <w:rPr>
          <w:rFonts w:ascii="Times New Roman" w:hAnsi="Times New Roman" w:cs="Times New Roman"/>
          <w:sz w:val="28"/>
        </w:rPr>
      </w:pPr>
    </w:p>
    <w:p w14:paraId="7631B20F" w14:textId="77777777" w:rsidR="004F271C" w:rsidRPr="0024565D" w:rsidRDefault="004F271C" w:rsidP="003767BE">
      <w:pPr>
        <w:spacing w:line="360" w:lineRule="auto"/>
        <w:rPr>
          <w:rFonts w:ascii="Times New Roman" w:hAnsi="Times New Roman" w:cs="Times New Roman"/>
          <w:sz w:val="28"/>
        </w:rPr>
      </w:pPr>
    </w:p>
    <w:p w14:paraId="45CD70DF" w14:textId="77777777" w:rsidR="003767BE" w:rsidRPr="0024565D" w:rsidRDefault="003767BE" w:rsidP="003767BE">
      <w:pPr>
        <w:spacing w:line="360" w:lineRule="auto"/>
        <w:rPr>
          <w:rFonts w:ascii="Times New Roman" w:hAnsi="Times New Roman" w:cs="Times New Roman"/>
          <w:sz w:val="28"/>
        </w:rPr>
      </w:pPr>
    </w:p>
    <w:p w14:paraId="7592500B" w14:textId="1E9A2FB2" w:rsidR="00030C22" w:rsidRDefault="00030C22">
      <w:pPr>
        <w:rPr>
          <w:rFonts w:ascii="Times New Roman" w:eastAsiaTheme="majorEastAsia" w:hAnsi="Times New Roman" w:cs="Times New Roman"/>
          <w:b/>
          <w:color w:val="000000" w:themeColor="text1"/>
          <w:sz w:val="28"/>
          <w:szCs w:val="32"/>
        </w:rPr>
      </w:pPr>
      <w:bookmarkStart w:id="0" w:name="_Toc460286901"/>
      <w:r>
        <w:rPr>
          <w:rFonts w:ascii="Times New Roman" w:hAnsi="Times New Roman" w:cs="Times New Roman"/>
          <w:b/>
          <w:color w:val="000000" w:themeColor="text1"/>
          <w:sz w:val="28"/>
        </w:rPr>
        <w:lastRenderedPageBreak/>
        <w:t>Abstract</w:t>
      </w:r>
      <w:r>
        <w:rPr>
          <w:rFonts w:ascii="Times New Roman" w:hAnsi="Times New Roman" w:cs="Times New Roman"/>
          <w:b/>
          <w:color w:val="000000" w:themeColor="text1"/>
          <w:sz w:val="28"/>
        </w:rPr>
        <w:br w:type="page"/>
      </w:r>
    </w:p>
    <w:p w14:paraId="320C0CD2" w14:textId="467AF192" w:rsidR="00030C22" w:rsidRDefault="00030C22" w:rsidP="00030C22">
      <w:pPr>
        <w:pStyle w:val="Heading1"/>
        <w:spacing w:line="360" w:lineRule="auto"/>
        <w:rPr>
          <w:rFonts w:ascii="Times New Roman" w:hAnsi="Times New Roman" w:cs="Times New Roman"/>
          <w:b/>
          <w:color w:val="000000" w:themeColor="text1"/>
          <w:sz w:val="24"/>
        </w:rPr>
      </w:pPr>
      <w:r w:rsidRPr="00030C22">
        <w:rPr>
          <w:rFonts w:ascii="Times New Roman" w:hAnsi="Times New Roman" w:cs="Times New Roman"/>
          <w:b/>
          <w:color w:val="000000" w:themeColor="text1"/>
          <w:sz w:val="28"/>
        </w:rPr>
        <w:lastRenderedPageBreak/>
        <w:t>Acknowledgment</w:t>
      </w:r>
    </w:p>
    <w:p w14:paraId="13549CD3" w14:textId="5AB16576" w:rsidR="00030C22" w:rsidRPr="00030C22" w:rsidRDefault="00030C22" w:rsidP="00030C22">
      <w:pPr>
        <w:spacing w:line="360" w:lineRule="auto"/>
        <w:rPr>
          <w:rFonts w:ascii="Times New Roman" w:hAnsi="Times New Roman" w:cs="Times New Roman"/>
          <w:sz w:val="22"/>
        </w:rPr>
      </w:pPr>
      <w:r>
        <w:rPr>
          <w:rFonts w:ascii="Times New Roman" w:hAnsi="Times New Roman" w:cs="Times New Roman"/>
          <w:sz w:val="22"/>
        </w:rPr>
        <w:t xml:space="preserve">I would like to thank my research supervisor, Professor Tan Ah Hwee. </w:t>
      </w:r>
    </w:p>
    <w:p w14:paraId="3010F789" w14:textId="77777777" w:rsidR="00030C22" w:rsidRDefault="00030C22" w:rsidP="00030C22"/>
    <w:p w14:paraId="15F5150B" w14:textId="77777777" w:rsidR="00030C22" w:rsidRDefault="00030C22" w:rsidP="00030C22"/>
    <w:p w14:paraId="76350B67" w14:textId="77777777" w:rsidR="00030C22" w:rsidRDefault="00030C22" w:rsidP="00030C22"/>
    <w:p w14:paraId="6C036866" w14:textId="77777777" w:rsidR="00030C22" w:rsidRDefault="00030C22" w:rsidP="00030C22"/>
    <w:p w14:paraId="59C9062B" w14:textId="77777777" w:rsidR="00030C22" w:rsidRDefault="00030C22" w:rsidP="00030C22"/>
    <w:p w14:paraId="0FFE75DE" w14:textId="77777777" w:rsidR="00030C22" w:rsidRDefault="00030C22" w:rsidP="00030C22"/>
    <w:p w14:paraId="2FFC7BBF" w14:textId="77777777" w:rsidR="00030C22" w:rsidRDefault="00030C22" w:rsidP="00030C22"/>
    <w:p w14:paraId="04242DC6" w14:textId="77777777" w:rsidR="00030C22" w:rsidRDefault="00030C22" w:rsidP="00030C22"/>
    <w:p w14:paraId="7AFCC12B" w14:textId="77777777" w:rsidR="00030C22" w:rsidRDefault="00030C22" w:rsidP="00030C22"/>
    <w:p w14:paraId="4D8B9052" w14:textId="77777777" w:rsidR="00030C22" w:rsidRDefault="00030C22" w:rsidP="00030C22"/>
    <w:p w14:paraId="7E2C83CF" w14:textId="77777777" w:rsidR="00030C22" w:rsidRDefault="00030C22" w:rsidP="00030C22"/>
    <w:p w14:paraId="0CC99D3B" w14:textId="77777777" w:rsidR="00030C22" w:rsidRDefault="00030C22" w:rsidP="00030C22"/>
    <w:p w14:paraId="2DA18BD2" w14:textId="77777777" w:rsidR="00030C22" w:rsidRDefault="00030C22" w:rsidP="00030C22"/>
    <w:p w14:paraId="297DB149" w14:textId="77777777" w:rsidR="00030C22" w:rsidRDefault="00030C22" w:rsidP="00030C22"/>
    <w:p w14:paraId="5607079F" w14:textId="77777777" w:rsidR="00030C22" w:rsidRDefault="00030C22" w:rsidP="00030C22"/>
    <w:p w14:paraId="66BC5140" w14:textId="77777777" w:rsidR="00030C22" w:rsidRDefault="00030C22" w:rsidP="00030C22"/>
    <w:p w14:paraId="6185F311" w14:textId="77777777" w:rsidR="00030C22" w:rsidRDefault="00030C22" w:rsidP="00030C22"/>
    <w:p w14:paraId="6ACAC5D0" w14:textId="77777777" w:rsidR="00030C22" w:rsidRDefault="00030C22" w:rsidP="00030C22"/>
    <w:p w14:paraId="0013B953" w14:textId="77777777" w:rsidR="00030C22" w:rsidRDefault="00030C22" w:rsidP="00030C22"/>
    <w:p w14:paraId="0FB942E7" w14:textId="77777777" w:rsidR="00030C22" w:rsidRDefault="00030C22" w:rsidP="00030C22"/>
    <w:p w14:paraId="51484FAA" w14:textId="77777777" w:rsidR="00030C22" w:rsidRDefault="00030C22" w:rsidP="00030C22"/>
    <w:p w14:paraId="5E2519A5" w14:textId="77777777" w:rsidR="00030C22" w:rsidRDefault="00030C22" w:rsidP="00030C22"/>
    <w:p w14:paraId="5055C45A" w14:textId="77777777" w:rsidR="00030C22" w:rsidRDefault="00030C22" w:rsidP="00030C22"/>
    <w:p w14:paraId="055AA2BD" w14:textId="77777777" w:rsidR="00030C22" w:rsidRDefault="00030C22" w:rsidP="00030C22"/>
    <w:p w14:paraId="716129C5" w14:textId="51CF3FAA" w:rsidR="00030C22" w:rsidRPr="00030C22" w:rsidRDefault="00030C22" w:rsidP="00030C22">
      <w:r>
        <w:br w:type="page"/>
      </w:r>
    </w:p>
    <w:p w14:paraId="20E14A35" w14:textId="77777777" w:rsidR="00030C22" w:rsidRPr="00CD36BF" w:rsidRDefault="00EA2F33" w:rsidP="00CD36BF">
      <w:pPr>
        <w:pStyle w:val="Heading1"/>
        <w:numPr>
          <w:ilvl w:val="0"/>
          <w:numId w:val="1"/>
        </w:numPr>
        <w:spacing w:line="360" w:lineRule="auto"/>
        <w:ind w:left="426" w:hanging="426"/>
        <w:rPr>
          <w:rFonts w:ascii="Times New Roman" w:hAnsi="Times New Roman" w:cs="Times New Roman"/>
          <w:b/>
          <w:color w:val="000000" w:themeColor="text1"/>
          <w:sz w:val="28"/>
        </w:rPr>
      </w:pPr>
      <w:r w:rsidRPr="00CD36BF">
        <w:rPr>
          <w:rFonts w:ascii="Times New Roman" w:hAnsi="Times New Roman" w:cs="Times New Roman"/>
          <w:b/>
          <w:color w:val="000000" w:themeColor="text1"/>
          <w:sz w:val="28"/>
        </w:rPr>
        <w:lastRenderedPageBreak/>
        <w:t>Introduction</w:t>
      </w:r>
      <w:bookmarkStart w:id="1" w:name="_Toc460286902"/>
      <w:bookmarkEnd w:id="0"/>
    </w:p>
    <w:p w14:paraId="29A35DC9" w14:textId="6A01D73A" w:rsidR="00EA2F33" w:rsidRPr="00CD36BF" w:rsidRDefault="00EA2F33" w:rsidP="00030C22">
      <w:pPr>
        <w:pStyle w:val="Heading1"/>
        <w:numPr>
          <w:ilvl w:val="1"/>
          <w:numId w:val="3"/>
        </w:numPr>
        <w:spacing w:before="120" w:line="360" w:lineRule="auto"/>
        <w:ind w:left="426" w:hanging="426"/>
        <w:rPr>
          <w:rFonts w:ascii="Times New Roman" w:hAnsi="Times New Roman" w:cs="Times New Roman"/>
          <w:b/>
          <w:color w:val="000000" w:themeColor="text1"/>
          <w:sz w:val="28"/>
        </w:rPr>
      </w:pPr>
      <w:r w:rsidRPr="00CD36BF">
        <w:rPr>
          <w:rFonts w:ascii="Times New Roman" w:hAnsi="Times New Roman" w:cs="Times New Roman"/>
          <w:b/>
          <w:color w:val="000000" w:themeColor="text1"/>
          <w:sz w:val="24"/>
        </w:rPr>
        <w:t>Background and Motivation</w:t>
      </w:r>
      <w:bookmarkEnd w:id="1"/>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1504A84B" w14:textId="1145E1CB" w:rsidR="008A1BB7" w:rsidRPr="00CD36BF" w:rsidRDefault="008A1BB7" w:rsidP="00E2491A">
      <w:pPr>
        <w:pStyle w:val="Heading1"/>
        <w:numPr>
          <w:ilvl w:val="1"/>
          <w:numId w:val="3"/>
        </w:numPr>
        <w:spacing w:before="120" w:line="360" w:lineRule="auto"/>
        <w:ind w:left="426" w:hanging="426"/>
        <w:rPr>
          <w:rFonts w:ascii="Times New Roman" w:hAnsi="Times New Roman" w:cs="Times New Roman"/>
          <w:b/>
          <w:color w:val="000000" w:themeColor="text1"/>
          <w:sz w:val="24"/>
        </w:rPr>
      </w:pPr>
      <w:r w:rsidRPr="00CD36BF">
        <w:rPr>
          <w:rFonts w:ascii="Times New Roman" w:hAnsi="Times New Roman" w:cs="Times New Roman"/>
          <w:b/>
          <w:color w:val="000000" w:themeColor="text1"/>
          <w:sz w:val="24"/>
        </w:rPr>
        <w:t>Project Objectives</w:t>
      </w:r>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43451C6D" w:rsidR="008A1BB7" w:rsidRDefault="00E2491A" w:rsidP="00E2491A">
      <w:pPr>
        <w:pStyle w:val="ListParagraph"/>
        <w:numPr>
          <w:ilvl w:val="1"/>
          <w:numId w:val="1"/>
        </w:numPr>
        <w:spacing w:line="360" w:lineRule="auto"/>
        <w:ind w:left="709" w:hanging="283"/>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w:t>
      </w:r>
      <w:r w:rsidR="00A97672">
        <w:rPr>
          <w:rFonts w:ascii="Times New Roman" w:hAnsi="Times New Roman" w:cs="Times New Roman"/>
          <w:sz w:val="22"/>
        </w:rPr>
        <w:t xml:space="preserve">commercial </w:t>
      </w:r>
      <w:r>
        <w:rPr>
          <w:rFonts w:ascii="Times New Roman" w:hAnsi="Times New Roman" w:cs="Times New Roman"/>
          <w:sz w:val="22"/>
        </w:rPr>
        <w:t xml:space="preserve">smartphone. In this project, sensory data collected from a commercial smartwatch will also be incorporated to improve the </w:t>
      </w:r>
      <w:r w:rsidR="00366688">
        <w:rPr>
          <w:rFonts w:ascii="Times New Roman" w:hAnsi="Times New Roman" w:cs="Times New Roman"/>
          <w:sz w:val="22"/>
        </w:rPr>
        <w:t xml:space="preserve">prediction accuracy. Furthermore, more activities will be considered in this project, especially activities which involve hand movements. </w:t>
      </w:r>
    </w:p>
    <w:p w14:paraId="77EDB506" w14:textId="5AA731B5" w:rsidR="00E2491A" w:rsidRPr="00366688" w:rsidRDefault="00E2491A" w:rsidP="00E2491A">
      <w:pPr>
        <w:pStyle w:val="ListParagraph"/>
        <w:numPr>
          <w:ilvl w:val="1"/>
          <w:numId w:val="1"/>
        </w:numPr>
        <w:spacing w:line="360" w:lineRule="auto"/>
        <w:ind w:left="709" w:hanging="283"/>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Out (LOO) Cross Validation to ensure the system’s ability of accurately predicting activities conducted by a new user not in the dataset.</w:t>
      </w:r>
    </w:p>
    <w:p w14:paraId="06B742A2" w14:textId="75D35BBA" w:rsidR="00E2491A" w:rsidRDefault="00E2491A" w:rsidP="00E2491A">
      <w:pPr>
        <w:pStyle w:val="ListParagraph"/>
        <w:numPr>
          <w:ilvl w:val="1"/>
          <w:numId w:val="1"/>
        </w:numPr>
        <w:spacing w:line="360" w:lineRule="auto"/>
        <w:ind w:left="709" w:hanging="283"/>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includes the development of an Android smartphone application and a Tizen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085700B6" w14:textId="2C72CA79" w:rsidR="00E2491A" w:rsidRDefault="00E2491A" w:rsidP="00E2491A">
      <w:pPr>
        <w:pStyle w:val="Heading1"/>
        <w:numPr>
          <w:ilvl w:val="1"/>
          <w:numId w:val="3"/>
        </w:numPr>
        <w:spacing w:before="120" w:line="360" w:lineRule="auto"/>
        <w:ind w:left="426" w:hanging="426"/>
        <w:rPr>
          <w:rFonts w:ascii="Times New Roman" w:hAnsi="Times New Roman" w:cs="Times New Roman"/>
          <w:b/>
          <w:color w:val="000000" w:themeColor="text1"/>
          <w:sz w:val="22"/>
        </w:rPr>
      </w:pPr>
      <w:r>
        <w:rPr>
          <w:rFonts w:ascii="Times New Roman" w:hAnsi="Times New Roman" w:cs="Times New Roman"/>
          <w:b/>
          <w:color w:val="000000" w:themeColor="text1"/>
          <w:sz w:val="22"/>
        </w:rPr>
        <w:t>Scope and Limitations</w:t>
      </w:r>
    </w:p>
    <w:p w14:paraId="5AFCB82B" w14:textId="533B9EAE" w:rsidR="002279A3" w:rsidRDefault="008952B8" w:rsidP="00C2792D">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F011C8">
        <w:rPr>
          <w:rFonts w:ascii="Times New Roman" w:hAnsi="Times New Roman" w:cs="Times New Roman"/>
          <w:sz w:val="22"/>
        </w:rPr>
        <w:t xml:space="preserve"> and motion transitions are </w:t>
      </w:r>
      <w:r w:rsidR="00F011C8">
        <w:rPr>
          <w:rFonts w:ascii="Times New Roman" w:hAnsi="Times New Roman" w:cs="Times New Roman"/>
          <w:sz w:val="22"/>
        </w:rPr>
        <w:lastRenderedPageBreak/>
        <w:t>not covered in this project</w:t>
      </w:r>
      <w:r w:rsidR="00C2792D">
        <w:rPr>
          <w:rFonts w:ascii="Times New Roman" w:hAnsi="Times New Roman" w:cs="Times New Roman"/>
          <w:sz w:val="22"/>
        </w:rPr>
        <w:t>.</w:t>
      </w:r>
      <w:r w:rsidR="001F7A39">
        <w:rPr>
          <w:rFonts w:ascii="Times New Roman" w:hAnsi="Times New Roman" w:cs="Times New Roman"/>
          <w:sz w:val="22"/>
        </w:rPr>
        <w:t xml:space="preserve"> Finally, a</w:t>
      </w:r>
      <w:r w:rsidR="00F011C8">
        <w:rPr>
          <w:rFonts w:ascii="Times New Roman" w:hAnsi="Times New Roman" w:cs="Times New Roman"/>
          <w:sz w:val="22"/>
        </w:rPr>
        <w:t>n</w:t>
      </w:r>
      <w:commentRangeStart w:id="2"/>
      <w:r w:rsidR="00A451E4">
        <w:rPr>
          <w:rFonts w:ascii="Times New Roman" w:hAnsi="Times New Roman" w:cs="Times New Roman"/>
          <w:sz w:val="22"/>
        </w:rPr>
        <w:t xml:space="preserve"> </w:t>
      </w:r>
      <w:r w:rsidR="00FF6D2C">
        <w:rPr>
          <w:rFonts w:ascii="Times New Roman" w:hAnsi="Times New Roman" w:cs="Times New Roman"/>
          <w:sz w:val="22"/>
        </w:rPr>
        <w:t xml:space="preserve">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FF6D2C">
        <w:rPr>
          <w:rFonts w:ascii="Times New Roman" w:hAnsi="Times New Roman" w:cs="Times New Roman"/>
          <w:sz w:val="22"/>
        </w:rPr>
        <w:t xml:space="preserve"> will be used in this project.</w:t>
      </w:r>
      <w:commentRangeEnd w:id="2"/>
      <w:r w:rsidR="00FF6D2C">
        <w:rPr>
          <w:rStyle w:val="CommentReference"/>
        </w:rPr>
        <w:commentReference w:id="2"/>
      </w:r>
    </w:p>
    <w:p w14:paraId="697C8CB5" w14:textId="77777777" w:rsidR="00A451E4" w:rsidRDefault="00A451E4" w:rsidP="00C2792D">
      <w:pPr>
        <w:spacing w:line="360" w:lineRule="auto"/>
        <w:ind w:left="426"/>
        <w:jc w:val="both"/>
        <w:rPr>
          <w:rFonts w:ascii="Times New Roman" w:hAnsi="Times New Roman" w:cs="Times New Roman"/>
          <w:sz w:val="22"/>
        </w:rPr>
      </w:pPr>
    </w:p>
    <w:p w14:paraId="0344126C" w14:textId="6602FBE3"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w:t>
      </w:r>
    </w:p>
    <w:p w14:paraId="1CE79BB3" w14:textId="77777777" w:rsidR="00E2491A" w:rsidRPr="00CD36BF" w:rsidRDefault="00E2491A" w:rsidP="00CD36BF">
      <w:pPr>
        <w:spacing w:line="360" w:lineRule="auto"/>
        <w:jc w:val="both"/>
        <w:rPr>
          <w:rFonts w:ascii="Times New Roman" w:hAnsi="Times New Roman" w:cs="Times New Roman"/>
          <w:sz w:val="22"/>
        </w:rPr>
      </w:pPr>
    </w:p>
    <w:p w14:paraId="72546075" w14:textId="3F02853D" w:rsidR="0043047C" w:rsidRPr="0040040F" w:rsidRDefault="00E2491A" w:rsidP="0040040F">
      <w:pPr>
        <w:pStyle w:val="Heading1"/>
        <w:numPr>
          <w:ilvl w:val="1"/>
          <w:numId w:val="3"/>
        </w:numPr>
        <w:spacing w:before="120" w:line="360" w:lineRule="auto"/>
        <w:ind w:left="426" w:hanging="426"/>
        <w:rPr>
          <w:rFonts w:ascii="Times New Roman" w:hAnsi="Times New Roman" w:cs="Times New Roman"/>
          <w:b/>
          <w:color w:val="000000" w:themeColor="text1"/>
          <w:sz w:val="22"/>
        </w:rPr>
      </w:pPr>
      <w:r>
        <w:rPr>
          <w:rFonts w:ascii="Times New Roman" w:hAnsi="Times New Roman" w:cs="Times New Roman"/>
          <w:b/>
          <w:color w:val="000000" w:themeColor="text1"/>
          <w:sz w:val="22"/>
        </w:rPr>
        <w:t>Report Overview</w:t>
      </w:r>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02DFCD8"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r w:rsidR="00B25046">
        <w:rPr>
          <w:rFonts w:ascii="Times New Roman" w:hAnsi="Times New Roman" w:cs="Times New Roman"/>
          <w:sz w:val="22"/>
        </w:rPr>
        <w:t xml:space="preserve"> as well as the work done by the two previous students</w:t>
      </w:r>
      <w:r>
        <w:rPr>
          <w:rFonts w:ascii="Times New Roman" w:hAnsi="Times New Roman" w:cs="Times New Roman"/>
          <w:sz w:val="22"/>
        </w:rPr>
        <w:t>.</w:t>
      </w:r>
    </w:p>
    <w:p w14:paraId="17010BA9" w14:textId="740C211B" w:rsidR="00F011C8"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3 </w:t>
      </w:r>
      <w:r>
        <w:rPr>
          <w:rFonts w:ascii="Times New Roman" w:hAnsi="Times New Roman" w:cs="Times New Roman"/>
          <w:sz w:val="22"/>
        </w:rPr>
        <w:t>provides an analysis over the work done by the two previous students.</w:t>
      </w:r>
    </w:p>
    <w:p w14:paraId="1D1AB59B" w14:textId="2A36FAD6" w:rsidR="00371728" w:rsidRPr="00B2504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4</w:t>
      </w:r>
      <w:r w:rsidR="00B25046">
        <w:rPr>
          <w:rFonts w:ascii="Times New Roman" w:hAnsi="Times New Roman" w:cs="Times New Roman"/>
          <w:b/>
          <w:sz w:val="22"/>
        </w:rPr>
        <w:t xml:space="preserve"> </w:t>
      </w:r>
      <w:r w:rsidR="00B25046">
        <w:rPr>
          <w:rFonts w:ascii="Times New Roman" w:hAnsi="Times New Roman" w:cs="Times New Roman"/>
          <w:sz w:val="22"/>
        </w:rPr>
        <w:t xml:space="preserve">introduces the frameworks, technologies, and tools used in this project. </w:t>
      </w:r>
    </w:p>
    <w:p w14:paraId="6D54B4C5" w14:textId="65668211" w:rsidR="00371728" w:rsidRDefault="00371728" w:rsidP="00371728">
      <w:pPr>
        <w:pStyle w:val="ListParagraph"/>
        <w:numPr>
          <w:ilvl w:val="0"/>
          <w:numId w:val="4"/>
        </w:numPr>
        <w:spacing w:line="360" w:lineRule="auto"/>
        <w:jc w:val="both"/>
        <w:rPr>
          <w:rFonts w:ascii="Times New Roman" w:hAnsi="Times New Roman" w:cs="Times New Roman"/>
          <w:b/>
          <w:sz w:val="22"/>
        </w:rPr>
      </w:pPr>
      <w:r w:rsidRPr="00B25046">
        <w:rPr>
          <w:rFonts w:ascii="Times New Roman" w:hAnsi="Times New Roman" w:cs="Times New Roman"/>
          <w:b/>
          <w:sz w:val="22"/>
        </w:rPr>
        <w:t>Sec</w:t>
      </w:r>
      <w:r w:rsidR="00F011C8">
        <w:rPr>
          <w:rFonts w:ascii="Times New Roman" w:hAnsi="Times New Roman" w:cs="Times New Roman"/>
          <w:b/>
          <w:sz w:val="22"/>
        </w:rPr>
        <w:t>tion 5</w:t>
      </w:r>
      <w:r w:rsidR="00B25046">
        <w:rPr>
          <w:rFonts w:ascii="Times New Roman" w:hAnsi="Times New Roman" w:cs="Times New Roman"/>
          <w:b/>
          <w:sz w:val="22"/>
        </w:rPr>
        <w:t xml:space="preserve"> </w:t>
      </w:r>
    </w:p>
    <w:p w14:paraId="4289A5F5" w14:textId="07F6A94D"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6</w:t>
      </w:r>
    </w:p>
    <w:p w14:paraId="35B090FB" w14:textId="0032F2E4"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7</w:t>
      </w:r>
    </w:p>
    <w:p w14:paraId="68FE8561" w14:textId="42361016" w:rsidR="00AE5EF6" w:rsidRPr="00B25046" w:rsidRDefault="00AE5EF6"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w:t>
      </w:r>
      <w:r w:rsidR="00F011C8">
        <w:rPr>
          <w:rFonts w:ascii="Times New Roman" w:hAnsi="Times New Roman" w:cs="Times New Roman"/>
          <w:b/>
          <w:sz w:val="22"/>
        </w:rPr>
        <w:t>8</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BF14790" w14:textId="77777777" w:rsidR="002D15F1" w:rsidRDefault="002D15F1" w:rsidP="003767BE">
      <w:pPr>
        <w:spacing w:line="360" w:lineRule="auto"/>
        <w:jc w:val="both"/>
        <w:rPr>
          <w:rFonts w:ascii="Times New Roman" w:hAnsi="Times New Roman" w:cs="Times New Roman"/>
          <w:b/>
          <w:sz w:val="22"/>
        </w:rPr>
      </w:pPr>
    </w:p>
    <w:p w14:paraId="1B378E01" w14:textId="77777777" w:rsidR="005B3064" w:rsidRDefault="005B3064" w:rsidP="003767BE">
      <w:pPr>
        <w:spacing w:line="360" w:lineRule="auto"/>
        <w:jc w:val="both"/>
        <w:rPr>
          <w:rFonts w:ascii="Times New Roman" w:hAnsi="Times New Roman" w:cs="Times New Roman"/>
          <w:b/>
          <w:sz w:val="22"/>
        </w:rPr>
      </w:pPr>
    </w:p>
    <w:p w14:paraId="4147339E" w14:textId="62C8FA6A" w:rsidR="005B3064" w:rsidRPr="0024565D" w:rsidRDefault="005B3064" w:rsidP="005B3064">
      <w:pPr>
        <w:rPr>
          <w:rFonts w:ascii="Times New Roman" w:hAnsi="Times New Roman" w:cs="Times New Roman"/>
          <w:b/>
          <w:sz w:val="22"/>
        </w:rPr>
      </w:pPr>
      <w:r>
        <w:rPr>
          <w:rFonts w:ascii="Times New Roman" w:hAnsi="Times New Roman" w:cs="Times New Roman"/>
          <w:b/>
          <w:sz w:val="22"/>
        </w:rPr>
        <w:br w:type="page"/>
      </w:r>
    </w:p>
    <w:p w14:paraId="7CAD9C90" w14:textId="0D6BB665" w:rsidR="00D6716A" w:rsidRPr="00CD36BF" w:rsidRDefault="00D6716A" w:rsidP="00D6716A">
      <w:pPr>
        <w:pStyle w:val="Heading1"/>
        <w:numPr>
          <w:ilvl w:val="0"/>
          <w:numId w:val="1"/>
        </w:numPr>
        <w:spacing w:line="360" w:lineRule="auto"/>
        <w:ind w:left="426" w:hanging="426"/>
        <w:rPr>
          <w:rFonts w:ascii="Times New Roman" w:hAnsi="Times New Roman" w:cs="Times New Roman"/>
          <w:b/>
          <w:color w:val="000000" w:themeColor="text1"/>
          <w:sz w:val="28"/>
        </w:rPr>
      </w:pPr>
      <w:bookmarkStart w:id="3" w:name="_Toc460286905"/>
      <w:r>
        <w:rPr>
          <w:rFonts w:ascii="Times New Roman" w:hAnsi="Times New Roman" w:cs="Times New Roman"/>
          <w:b/>
          <w:color w:val="000000" w:themeColor="text1"/>
          <w:sz w:val="28"/>
        </w:rPr>
        <w:lastRenderedPageBreak/>
        <w:t>Literature Review</w:t>
      </w:r>
    </w:p>
    <w:p w14:paraId="4C090DCB" w14:textId="625DF3EE" w:rsidR="00D6716A"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Human activity recognition is a technology for recognizing actions performed by a human by processing a series of observations. These observations are usually obtained using sensors found on smart devices such as smartphones and smartwatches. In the recent years, there have been a lot of studies conducted in this area. Researchers have studied various data collection, data pre-processing, and model building methods.</w:t>
      </w:r>
    </w:p>
    <w:p w14:paraId="4963EA3F" w14:textId="77777777"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p>
    <w:p w14:paraId="191E453C" w14:textId="31B7D749"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Many data collection methods have been investigated by researchers. Researchers in </w:t>
      </w:r>
      <w:r w:rsidR="00DA243E">
        <w:rPr>
          <w:rFonts w:ascii="Times New Roman" w:eastAsiaTheme="majorEastAsia" w:hAnsi="Times New Roman" w:cs="Times New Roman"/>
          <w:color w:val="000000" w:themeColor="text1"/>
          <w:sz w:val="22"/>
          <w:szCs w:val="32"/>
        </w:rPr>
        <w:fldChar w:fldCharType="begin"/>
      </w:r>
      <w:r w:rsidR="00DA243E">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DA243E">
        <w:rPr>
          <w:rFonts w:ascii="Times New Roman" w:eastAsiaTheme="majorEastAsia" w:hAnsi="Times New Roman" w:cs="Times New Roman"/>
          <w:color w:val="000000" w:themeColor="text1"/>
          <w:sz w:val="22"/>
          <w:szCs w:val="32"/>
        </w:rPr>
        <w:fldChar w:fldCharType="separate"/>
      </w:r>
      <w:r w:rsidR="00DA243E">
        <w:rPr>
          <w:rFonts w:ascii="Times New Roman" w:eastAsiaTheme="majorEastAsia" w:hAnsi="Times New Roman" w:cs="Times New Roman"/>
          <w:noProof/>
          <w:color w:val="000000" w:themeColor="text1"/>
          <w:sz w:val="22"/>
          <w:szCs w:val="32"/>
        </w:rPr>
        <w:t>[8]</w:t>
      </w:r>
      <w:r w:rsidR="00DA243E">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 </w:instrTex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DATA </w:instrText>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1]</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3]</w:t>
      </w:r>
      <w:r w:rsidR="00E74DC7">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and </w:t>
      </w:r>
      <w:r w:rsidR="0029711D">
        <w:rPr>
          <w:rFonts w:ascii="Times New Roman" w:eastAsiaTheme="majorEastAsia" w:hAnsi="Times New Roman" w:cs="Times New Roman"/>
          <w:color w:val="000000" w:themeColor="text1"/>
          <w:sz w:val="22"/>
          <w:szCs w:val="32"/>
        </w:rPr>
        <w:fldChar w:fldCharType="begin"/>
      </w:r>
      <w:r w:rsidR="0029711D">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29711D">
        <w:rPr>
          <w:rFonts w:ascii="Times New Roman" w:eastAsiaTheme="majorEastAsia" w:hAnsi="Times New Roman" w:cs="Times New Roman"/>
          <w:color w:val="000000" w:themeColor="text1"/>
          <w:sz w:val="22"/>
          <w:szCs w:val="32"/>
        </w:rPr>
        <w:fldChar w:fldCharType="separate"/>
      </w:r>
      <w:r w:rsidR="0029711D">
        <w:rPr>
          <w:rFonts w:ascii="Times New Roman" w:eastAsiaTheme="majorEastAsia" w:hAnsi="Times New Roman" w:cs="Times New Roman"/>
          <w:noProof/>
          <w:color w:val="000000" w:themeColor="text1"/>
          <w:sz w:val="22"/>
          <w:szCs w:val="32"/>
        </w:rPr>
        <w:t>[14]</w:t>
      </w:r>
      <w:r w:rsidR="0029711D">
        <w:rPr>
          <w:rFonts w:ascii="Times New Roman" w:eastAsiaTheme="majorEastAsia" w:hAnsi="Times New Roman" w:cs="Times New Roman"/>
          <w:color w:val="000000" w:themeColor="text1"/>
          <w:sz w:val="22"/>
          <w:szCs w:val="32"/>
        </w:rPr>
        <w:fldChar w:fldCharType="end"/>
      </w:r>
      <w:r w:rsidR="0029711D">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for example, </w:t>
      </w:r>
      <w:r w:rsidR="00DA243E">
        <w:rPr>
          <w:rFonts w:ascii="Times New Roman" w:eastAsiaTheme="majorEastAsia" w:hAnsi="Times New Roman" w:cs="Times New Roman"/>
          <w:color w:val="000000" w:themeColor="text1"/>
          <w:sz w:val="22"/>
          <w:szCs w:val="32"/>
        </w:rPr>
        <w:t>used devices strictly placed at fixed positions and orientation on the test subject’s body.</w:t>
      </w:r>
      <w:r w:rsidR="00D33D6A">
        <w:rPr>
          <w:rFonts w:ascii="Times New Roman" w:eastAsiaTheme="majorEastAsia" w:hAnsi="Times New Roman" w:cs="Times New Roman"/>
          <w:color w:val="000000" w:themeColor="text1"/>
          <w:sz w:val="22"/>
          <w:szCs w:val="32"/>
        </w:rPr>
        <w:t xml:space="preserve"> In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3]</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xml:space="preserve"> and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4]</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the data collection is done by using a specially made hardware with one or more sensors while i</w:t>
      </w:r>
      <w:r w:rsidR="00E74DC7">
        <w:rPr>
          <w:rFonts w:ascii="Times New Roman" w:eastAsiaTheme="majorEastAsia" w:hAnsi="Times New Roman" w:cs="Times New Roman"/>
          <w:color w:val="000000" w:themeColor="text1"/>
          <w:sz w:val="22"/>
          <w:szCs w:val="32"/>
        </w:rPr>
        <w:t xml:space="preserve">n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8]</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and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t>a smartphone</w:t>
      </w:r>
      <w:r w:rsidR="00D33D6A">
        <w:rPr>
          <w:rFonts w:ascii="Times New Roman" w:eastAsiaTheme="majorEastAsia" w:hAnsi="Times New Roman" w:cs="Times New Roman"/>
          <w:color w:val="000000" w:themeColor="text1"/>
          <w:sz w:val="22"/>
          <w:szCs w:val="32"/>
        </w:rPr>
        <w:t xml:space="preserve"> with multiple embedded sensors is used</w:t>
      </w:r>
      <w:r w:rsidR="00E74DC7">
        <w:rPr>
          <w:rFonts w:ascii="Times New Roman" w:eastAsiaTheme="majorEastAsia" w:hAnsi="Times New Roman" w:cs="Times New Roman"/>
          <w:color w:val="000000" w:themeColor="text1"/>
          <w:sz w:val="22"/>
          <w:szCs w:val="32"/>
        </w:rPr>
        <w:t>.</w:t>
      </w:r>
      <w:r w:rsidR="00D33D6A">
        <w:rPr>
          <w:rFonts w:ascii="Times New Roman" w:eastAsiaTheme="majorEastAsia" w:hAnsi="Times New Roman" w:cs="Times New Roman"/>
          <w:color w:val="000000" w:themeColor="text1"/>
          <w:sz w:val="22"/>
          <w:szCs w:val="32"/>
        </w:rPr>
        <w:t xml:space="preserve"> </w:t>
      </w:r>
      <w:r w:rsidR="0029711D">
        <w:rPr>
          <w:rFonts w:ascii="Times New Roman" w:eastAsiaTheme="majorEastAsia" w:hAnsi="Times New Roman" w:cs="Times New Roman"/>
          <w:color w:val="000000" w:themeColor="text1"/>
          <w:sz w:val="22"/>
          <w:szCs w:val="32"/>
        </w:rPr>
        <w:t>The hardware or smartphone is placed in a fixed place around the test subject’s pelvic region or waist.</w:t>
      </w:r>
      <w:r w:rsidR="00E74DC7">
        <w:rPr>
          <w:rFonts w:ascii="Times New Roman" w:eastAsiaTheme="majorEastAsia" w:hAnsi="Times New Roman" w:cs="Times New Roman"/>
          <w:color w:val="000000" w:themeColor="text1"/>
          <w:sz w:val="22"/>
          <w:szCs w:val="32"/>
        </w:rPr>
        <w:t xml:space="preserve"> As </w:t>
      </w:r>
      <w:r w:rsidR="00D33D6A">
        <w:rPr>
          <w:rFonts w:ascii="Times New Roman" w:eastAsiaTheme="majorEastAsia" w:hAnsi="Times New Roman" w:cs="Times New Roman"/>
          <w:color w:val="000000" w:themeColor="text1"/>
          <w:sz w:val="22"/>
          <w:szCs w:val="32"/>
        </w:rPr>
        <w:t>the same setup condition is imposed on all test subjects, the data variance is minimized and the model can perform much better.</w:t>
      </w:r>
    </w:p>
    <w:p w14:paraId="26FD09A8" w14:textId="77777777"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p>
    <w:p w14:paraId="5468340B" w14:textId="43C28F6C"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In order to handle varying positions and orientations of the mobile phone, researchers</w:t>
      </w:r>
      <w:r w:rsidR="000D2C1D">
        <w:rPr>
          <w:rFonts w:ascii="Times New Roman" w:eastAsiaTheme="majorEastAsia" w:hAnsi="Times New Roman" w:cs="Times New Roman"/>
          <w:color w:val="000000" w:themeColor="text1"/>
          <w:sz w:val="22"/>
          <w:szCs w:val="32"/>
        </w:rPr>
        <w:t xml:space="preserve"> in </w:t>
      </w:r>
      <w:r w:rsidR="000D2C1D">
        <w:rPr>
          <w:rFonts w:ascii="Times New Roman" w:eastAsiaTheme="majorEastAsia" w:hAnsi="Times New Roman" w:cs="Times New Roman"/>
          <w:color w:val="000000" w:themeColor="text1"/>
          <w:sz w:val="22"/>
          <w:szCs w:val="32"/>
        </w:rPr>
        <w:fldChar w:fldCharType="begin"/>
      </w:r>
      <w:r w:rsidR="000D2C1D">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0D2C1D">
        <w:rPr>
          <w:rFonts w:ascii="Times New Roman" w:eastAsiaTheme="majorEastAsia" w:hAnsi="Times New Roman" w:cs="Times New Roman"/>
          <w:color w:val="000000" w:themeColor="text1"/>
          <w:sz w:val="22"/>
          <w:szCs w:val="32"/>
        </w:rPr>
        <w:fldChar w:fldCharType="separate"/>
      </w:r>
      <w:r w:rsidR="000D2C1D">
        <w:rPr>
          <w:rFonts w:ascii="Times New Roman" w:eastAsiaTheme="majorEastAsia" w:hAnsi="Times New Roman" w:cs="Times New Roman"/>
          <w:noProof/>
          <w:color w:val="000000" w:themeColor="text1"/>
          <w:sz w:val="22"/>
          <w:szCs w:val="32"/>
        </w:rPr>
        <w:t>[15]</w:t>
      </w:r>
      <w:r w:rsidR="000D2C1D">
        <w:rPr>
          <w:rFonts w:ascii="Times New Roman" w:eastAsiaTheme="majorEastAsia" w:hAnsi="Times New Roman" w:cs="Times New Roman"/>
          <w:color w:val="000000" w:themeColor="text1"/>
          <w:sz w:val="22"/>
          <w:szCs w:val="32"/>
        </w:rPr>
        <w:fldChar w:fldCharType="end"/>
      </w:r>
      <w:r w:rsidR="000D2C1D">
        <w:rPr>
          <w:rFonts w:ascii="Times New Roman" w:eastAsiaTheme="majorEastAsia" w:hAnsi="Times New Roman" w:cs="Times New Roman"/>
          <w:color w:val="000000" w:themeColor="text1"/>
          <w:sz w:val="22"/>
          <w:szCs w:val="32"/>
        </w:rPr>
        <w:t xml:space="preserve"> introduced the usage of the accelerometer magnitude as a feature. They proved that the model can handle </w:t>
      </w:r>
      <w:r w:rsidR="0030057E">
        <w:rPr>
          <w:rFonts w:ascii="Times New Roman" w:eastAsiaTheme="majorEastAsia" w:hAnsi="Times New Roman" w:cs="Times New Roman"/>
          <w:color w:val="000000" w:themeColor="text1"/>
          <w:sz w:val="22"/>
          <w:szCs w:val="32"/>
        </w:rPr>
        <w:t>various smartphone</w:t>
      </w:r>
      <w:r w:rsidR="000D2C1D">
        <w:rPr>
          <w:rFonts w:ascii="Times New Roman" w:eastAsiaTheme="majorEastAsia" w:hAnsi="Times New Roman" w:cs="Times New Roman"/>
          <w:color w:val="000000" w:themeColor="text1"/>
          <w:sz w:val="22"/>
          <w:szCs w:val="32"/>
        </w:rPr>
        <w:t xml:space="preserve"> positions and orientations.</w:t>
      </w:r>
      <w:r w:rsidR="0030057E">
        <w:rPr>
          <w:rFonts w:ascii="Times New Roman" w:eastAsiaTheme="majorEastAsia" w:hAnsi="Times New Roman" w:cs="Times New Roman"/>
          <w:color w:val="000000" w:themeColor="text1"/>
          <w:sz w:val="22"/>
          <w:szCs w:val="32"/>
        </w:rPr>
        <w:t xml:space="preserve"> As a result, the authors of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5]</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chieved better results for human activity recognition with more natural data collection settings. The same technique was also used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The authors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reported that the trained model can produce very accurate predictions using the Support Vector Machine (SVM) machine learning algorithm.</w:t>
      </w:r>
    </w:p>
    <w:bookmarkEnd w:id="3"/>
    <w:p w14:paraId="6AF98EC0" w14:textId="77777777" w:rsidR="00F742A0" w:rsidRDefault="00F742A0" w:rsidP="003767BE">
      <w:pPr>
        <w:pStyle w:val="ListParagraph"/>
        <w:spacing w:line="360" w:lineRule="auto"/>
        <w:ind w:left="284"/>
        <w:jc w:val="both"/>
        <w:rPr>
          <w:rFonts w:ascii="Times New Roman" w:hAnsi="Times New Roman" w:cs="Times New Roman"/>
          <w:sz w:val="22"/>
        </w:rPr>
      </w:pPr>
    </w:p>
    <w:p w14:paraId="5BE328AF" w14:textId="77777777" w:rsidR="00F2438B" w:rsidRDefault="00F2438B" w:rsidP="003767BE">
      <w:pPr>
        <w:pStyle w:val="ListParagraph"/>
        <w:spacing w:line="360" w:lineRule="auto"/>
        <w:ind w:left="284"/>
        <w:jc w:val="both"/>
        <w:rPr>
          <w:rFonts w:ascii="Times New Roman" w:hAnsi="Times New Roman" w:cs="Times New Roman"/>
          <w:sz w:val="22"/>
        </w:rPr>
      </w:pPr>
    </w:p>
    <w:p w14:paraId="349CB9E9" w14:textId="77777777" w:rsidR="00F2438B" w:rsidRDefault="00F2438B" w:rsidP="003767BE">
      <w:pPr>
        <w:pStyle w:val="ListParagraph"/>
        <w:spacing w:line="360" w:lineRule="auto"/>
        <w:ind w:left="284"/>
        <w:jc w:val="both"/>
        <w:rPr>
          <w:rFonts w:ascii="Times New Roman" w:hAnsi="Times New Roman" w:cs="Times New Roman"/>
          <w:sz w:val="22"/>
        </w:rPr>
      </w:pPr>
    </w:p>
    <w:p w14:paraId="7CC09820" w14:textId="77777777" w:rsidR="003F20CE" w:rsidRDefault="003F20CE" w:rsidP="003767BE">
      <w:pPr>
        <w:pStyle w:val="ListParagraph"/>
        <w:spacing w:line="360" w:lineRule="auto"/>
        <w:ind w:left="284"/>
        <w:jc w:val="both"/>
        <w:rPr>
          <w:rFonts w:ascii="Times New Roman" w:hAnsi="Times New Roman" w:cs="Times New Roman"/>
          <w:sz w:val="22"/>
        </w:rPr>
      </w:pPr>
    </w:p>
    <w:p w14:paraId="03990B2D" w14:textId="77777777" w:rsidR="003F20CE" w:rsidRDefault="003F20CE" w:rsidP="003767BE">
      <w:pPr>
        <w:pStyle w:val="ListParagraph"/>
        <w:spacing w:line="360" w:lineRule="auto"/>
        <w:ind w:left="284"/>
        <w:jc w:val="both"/>
        <w:rPr>
          <w:rFonts w:ascii="Times New Roman" w:hAnsi="Times New Roman" w:cs="Times New Roman"/>
          <w:sz w:val="22"/>
        </w:rPr>
      </w:pPr>
    </w:p>
    <w:p w14:paraId="214E6117" w14:textId="77777777" w:rsidR="003F20CE" w:rsidRDefault="003F20CE" w:rsidP="003767BE">
      <w:pPr>
        <w:pStyle w:val="ListParagraph"/>
        <w:spacing w:line="360" w:lineRule="auto"/>
        <w:ind w:left="284"/>
        <w:jc w:val="both"/>
        <w:rPr>
          <w:rFonts w:ascii="Times New Roman" w:hAnsi="Times New Roman" w:cs="Times New Roman"/>
          <w:sz w:val="22"/>
        </w:rPr>
      </w:pPr>
    </w:p>
    <w:p w14:paraId="56EF7B7B" w14:textId="77777777" w:rsidR="003F20CE" w:rsidRDefault="003F20CE" w:rsidP="003767BE">
      <w:pPr>
        <w:pStyle w:val="ListParagraph"/>
        <w:spacing w:line="360" w:lineRule="auto"/>
        <w:ind w:left="284"/>
        <w:jc w:val="both"/>
        <w:rPr>
          <w:rFonts w:ascii="Times New Roman" w:hAnsi="Times New Roman" w:cs="Times New Roman"/>
          <w:sz w:val="22"/>
        </w:rPr>
      </w:pPr>
    </w:p>
    <w:p w14:paraId="3C610C81" w14:textId="77777777" w:rsidR="003F20CE" w:rsidRDefault="003F20CE" w:rsidP="003767BE">
      <w:pPr>
        <w:pStyle w:val="ListParagraph"/>
        <w:spacing w:line="360" w:lineRule="auto"/>
        <w:ind w:left="284"/>
        <w:jc w:val="both"/>
        <w:rPr>
          <w:rFonts w:ascii="Times New Roman" w:hAnsi="Times New Roman" w:cs="Times New Roman"/>
          <w:sz w:val="22"/>
        </w:rPr>
      </w:pPr>
    </w:p>
    <w:p w14:paraId="72297D23" w14:textId="77777777" w:rsidR="003F20CE" w:rsidRDefault="003F20CE" w:rsidP="003767BE">
      <w:pPr>
        <w:pStyle w:val="ListParagraph"/>
        <w:spacing w:line="360" w:lineRule="auto"/>
        <w:ind w:left="284"/>
        <w:jc w:val="both"/>
        <w:rPr>
          <w:rFonts w:ascii="Times New Roman" w:hAnsi="Times New Roman" w:cs="Times New Roman"/>
          <w:sz w:val="22"/>
        </w:rPr>
      </w:pPr>
    </w:p>
    <w:p w14:paraId="3CB2A479" w14:textId="77777777" w:rsidR="003F20CE" w:rsidRDefault="003F20CE" w:rsidP="003767BE">
      <w:pPr>
        <w:pStyle w:val="ListParagraph"/>
        <w:spacing w:line="360" w:lineRule="auto"/>
        <w:ind w:left="284"/>
        <w:jc w:val="both"/>
        <w:rPr>
          <w:rFonts w:ascii="Times New Roman" w:hAnsi="Times New Roman" w:cs="Times New Roman"/>
          <w:sz w:val="22"/>
        </w:rPr>
      </w:pPr>
      <w:bookmarkStart w:id="4" w:name="_GoBack"/>
      <w:bookmarkEnd w:id="4"/>
    </w:p>
    <w:p w14:paraId="7B94EE8A" w14:textId="77777777" w:rsidR="00F2438B" w:rsidRPr="0024565D" w:rsidRDefault="00F2438B" w:rsidP="003767BE">
      <w:pPr>
        <w:pStyle w:val="ListParagraph"/>
        <w:spacing w:line="360" w:lineRule="auto"/>
        <w:ind w:left="284"/>
        <w:jc w:val="both"/>
        <w:rPr>
          <w:rFonts w:ascii="Times New Roman" w:hAnsi="Times New Roman" w:cs="Times New Roman"/>
          <w:sz w:val="22"/>
        </w:rPr>
      </w:pPr>
    </w:p>
    <w:p w14:paraId="06CFD9FF" w14:textId="1A080984" w:rsidR="00E9451B" w:rsidRPr="0024565D" w:rsidRDefault="00F742A0" w:rsidP="003767BE">
      <w:pPr>
        <w:pStyle w:val="ListParagraph"/>
        <w:spacing w:line="360" w:lineRule="auto"/>
        <w:ind w:left="284"/>
        <w:jc w:val="both"/>
        <w:rPr>
          <w:rFonts w:ascii="Times New Roman" w:hAnsi="Times New Roman" w:cs="Times New Roman"/>
          <w:sz w:val="22"/>
        </w:rPr>
      </w:pPr>
      <w:r w:rsidRPr="0024565D">
        <w:rPr>
          <w:rFonts w:ascii="Times New Roman" w:hAnsi="Times New Roman" w:cs="Times New Roman"/>
          <w:sz w:val="22"/>
        </w:rPr>
        <w:lastRenderedPageBreak/>
        <w:t xml:space="preserve">Research in human activity recognition technology has been a hot topic in the past few years. Much work has been conducted on a number of basic physical activities recognition such as standing, sitting, lying, walking, and running. There are many ways available for performing human activity recognition. In [5], the researchers </w:t>
      </w:r>
      <w:r w:rsidR="00103A98" w:rsidRPr="0024565D">
        <w:rPr>
          <w:rFonts w:ascii="Times New Roman" w:hAnsi="Times New Roman" w:cs="Times New Roman"/>
          <w:sz w:val="22"/>
        </w:rPr>
        <w:t>used</w:t>
      </w:r>
      <w:r w:rsidRPr="0024565D">
        <w:rPr>
          <w:rFonts w:ascii="Times New Roman" w:hAnsi="Times New Roman" w:cs="Times New Roman"/>
          <w:sz w:val="22"/>
        </w:rPr>
        <w:t xml:space="preserve"> five biaxial accelerometers placed on the right ankle, the left thigh, the waist, the left upper arm, and the right wrist.</w:t>
      </w:r>
      <w:r w:rsidR="00E9451B" w:rsidRPr="0024565D">
        <w:rPr>
          <w:rFonts w:ascii="Times New Roman" w:hAnsi="Times New Roman" w:cs="Times New Roman"/>
          <w:sz w:val="22"/>
        </w:rPr>
        <w:t xml:space="preserve"> Researchers in [3] made use of accelerometer sensors commonly found in smartphones. Although they only </w:t>
      </w:r>
      <w:r w:rsidR="00103A98" w:rsidRPr="0024565D">
        <w:rPr>
          <w:rFonts w:ascii="Times New Roman" w:hAnsi="Times New Roman" w:cs="Times New Roman"/>
          <w:sz w:val="22"/>
        </w:rPr>
        <w:t>used</w:t>
      </w:r>
      <w:r w:rsidR="00E9451B" w:rsidRPr="0024565D">
        <w:rPr>
          <w:rFonts w:ascii="Times New Roman" w:hAnsi="Times New Roman" w:cs="Times New Roman"/>
          <w:sz w:val="22"/>
        </w:rPr>
        <w:t xml:space="preserve"> 22 features, their model can achieve 99.67% in a 10-fold cross validation. Moreover, one of the most commonly used classifier algorithms for human activity recognition is the Support Vector Machine (SVM). This algorithm has been used in [3], [6], and [7</w:t>
      </w:r>
      <w:r w:rsidR="00103A98" w:rsidRPr="0024565D">
        <w:rPr>
          <w:rFonts w:ascii="Times New Roman" w:hAnsi="Times New Roman" w:cs="Times New Roman"/>
          <w:sz w:val="22"/>
        </w:rPr>
        <w:t xml:space="preserve">] which has been shown to achieve </w:t>
      </w:r>
      <w:r w:rsidR="00E9451B" w:rsidRPr="0024565D">
        <w:rPr>
          <w:rFonts w:ascii="Times New Roman" w:hAnsi="Times New Roman" w:cs="Times New Roman"/>
          <w:sz w:val="22"/>
        </w:rPr>
        <w:t>quite accurate results.</w:t>
      </w:r>
    </w:p>
    <w:p w14:paraId="3DAA191B" w14:textId="77777777" w:rsidR="00E9451B" w:rsidRPr="0024565D" w:rsidRDefault="00E9451B" w:rsidP="003767BE">
      <w:pPr>
        <w:pStyle w:val="ListParagraph"/>
        <w:spacing w:line="360" w:lineRule="auto"/>
        <w:ind w:left="284"/>
        <w:jc w:val="both"/>
        <w:rPr>
          <w:rFonts w:ascii="Times New Roman" w:hAnsi="Times New Roman" w:cs="Times New Roman"/>
          <w:sz w:val="22"/>
        </w:rPr>
      </w:pPr>
    </w:p>
    <w:p w14:paraId="0F182BF8" w14:textId="57B7B377" w:rsidR="009F3748" w:rsidRPr="0024565D" w:rsidRDefault="00E9451B" w:rsidP="003767BE">
      <w:pPr>
        <w:pStyle w:val="ListParagraph"/>
        <w:spacing w:line="360" w:lineRule="auto"/>
        <w:ind w:left="284"/>
        <w:jc w:val="both"/>
        <w:rPr>
          <w:rFonts w:ascii="Times New Roman" w:hAnsi="Times New Roman" w:cs="Times New Roman"/>
          <w:sz w:val="22"/>
        </w:rPr>
      </w:pPr>
      <w:r w:rsidRPr="0024565D">
        <w:rPr>
          <w:rFonts w:ascii="Times New Roman" w:hAnsi="Times New Roman" w:cs="Times New Roman"/>
          <w:sz w:val="22"/>
        </w:rPr>
        <w:t>In recent years, there have been initiatives from some researchers to use other wearable devices to perform human activity recognition. Researchers in [4] made use of a smart</w:t>
      </w:r>
      <w:r w:rsidR="00DD45F0" w:rsidRPr="0024565D">
        <w:rPr>
          <w:rFonts w:ascii="Times New Roman" w:hAnsi="Times New Roman" w:cs="Times New Roman"/>
          <w:sz w:val="22"/>
        </w:rPr>
        <w:t>-</w:t>
      </w:r>
      <w:r w:rsidRPr="0024565D">
        <w:rPr>
          <w:rFonts w:ascii="Times New Roman" w:hAnsi="Times New Roman" w:cs="Times New Roman"/>
          <w:sz w:val="22"/>
        </w:rPr>
        <w:t>watch to perform basic activities and hand-based activities recognition using random forest, J48 decision tree, IB3 instance-based learning algorithm, Naïve Bayes, and multi-layer perceptron algorithm. By using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they can </w:t>
      </w:r>
      <w:r w:rsidR="00D4541B" w:rsidRPr="0024565D">
        <w:rPr>
          <w:rFonts w:ascii="Times New Roman" w:hAnsi="Times New Roman" w:cs="Times New Roman"/>
          <w:sz w:val="22"/>
        </w:rPr>
        <w:t xml:space="preserve">recognize more advanced activities that involve a lot of hand movements such as drinking, eating, dribbling, etc. In [8], researchers </w:t>
      </w:r>
      <w:r w:rsidR="002D15F1" w:rsidRPr="0024565D">
        <w:rPr>
          <w:rFonts w:ascii="Times New Roman" w:hAnsi="Times New Roman" w:cs="Times New Roman"/>
          <w:sz w:val="22"/>
        </w:rPr>
        <w:t>used</w:t>
      </w:r>
      <w:r w:rsidR="00D4541B" w:rsidRPr="0024565D">
        <w:rPr>
          <w:rFonts w:ascii="Times New Roman" w:hAnsi="Times New Roman" w:cs="Times New Roman"/>
          <w:sz w:val="22"/>
        </w:rPr>
        <w:t xml:space="preserve"> sensor</w:t>
      </w:r>
      <w:r w:rsidR="00103A98" w:rsidRPr="0024565D">
        <w:rPr>
          <w:rFonts w:ascii="Times New Roman" w:hAnsi="Times New Roman" w:cs="Times New Roman"/>
          <w:sz w:val="22"/>
        </w:rPr>
        <w:t>y</w:t>
      </w:r>
      <w:r w:rsidR="00D4541B" w:rsidRPr="0024565D">
        <w:rPr>
          <w:rFonts w:ascii="Times New Roman" w:hAnsi="Times New Roman" w:cs="Times New Roman"/>
          <w:sz w:val="22"/>
        </w:rPr>
        <w:t xml:space="preserve"> data extracted from a smart</w:t>
      </w:r>
      <w:r w:rsidR="00DD45F0" w:rsidRPr="0024565D">
        <w:rPr>
          <w:rFonts w:ascii="Times New Roman" w:hAnsi="Times New Roman" w:cs="Times New Roman"/>
          <w:sz w:val="22"/>
        </w:rPr>
        <w:t>-</w:t>
      </w:r>
      <w:r w:rsidR="00D4541B" w:rsidRPr="0024565D">
        <w:rPr>
          <w:rFonts w:ascii="Times New Roman" w:hAnsi="Times New Roman" w:cs="Times New Roman"/>
          <w:sz w:val="22"/>
        </w:rPr>
        <w:t>watch and building a Restricted Boltzmann Machines (RBM) deep learning model to perform human activity recognition.</w:t>
      </w:r>
    </w:p>
    <w:p w14:paraId="0611809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87E6F5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581C0E2"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DD16FFF"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6C277EF"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D7FCDB0"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B02A5D0"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FA0045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8D3471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C5BDE47"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B6B3337"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0A98B4B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F590A4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5EBF1B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7A44AC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4D66E1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14A5D7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CF09AC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56E0055"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80FA06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A88B1D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91B173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F575759"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4BEE98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B11544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5" w:name="_Toc460286906"/>
      <w:r w:rsidRPr="0024565D">
        <w:rPr>
          <w:rFonts w:ascii="Times New Roman" w:hAnsi="Times New Roman" w:cs="Times New Roman"/>
          <w:b/>
          <w:color w:val="000000" w:themeColor="text1"/>
          <w:sz w:val="24"/>
        </w:rPr>
        <w:t>Issues and Challenges</w:t>
      </w:r>
      <w:bookmarkEnd w:id="5"/>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6" w:name="_Toc460286907"/>
      <w:r w:rsidRPr="0024565D">
        <w:rPr>
          <w:rFonts w:ascii="Times New Roman" w:hAnsi="Times New Roman" w:cs="Times New Roman"/>
          <w:b/>
          <w:color w:val="000000" w:themeColor="text1"/>
          <w:sz w:val="22"/>
        </w:rPr>
        <w:t>Human Activity Recognition</w:t>
      </w:r>
      <w:bookmarkEnd w:id="6"/>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7" w:name="_Toc460286908"/>
      <w:r w:rsidRPr="0024565D">
        <w:rPr>
          <w:rFonts w:ascii="Times New Roman" w:hAnsi="Times New Roman" w:cs="Times New Roman"/>
          <w:b/>
          <w:color w:val="000000" w:themeColor="text1"/>
          <w:sz w:val="22"/>
        </w:rPr>
        <w:t>Real-time Recognition System</w:t>
      </w:r>
      <w:bookmarkEnd w:id="7"/>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w:t>
      </w:r>
      <w:r w:rsidRPr="0024565D">
        <w:rPr>
          <w:rFonts w:ascii="Times New Roman" w:hAnsi="Times New Roman" w:cs="Times New Roman"/>
          <w:sz w:val="22"/>
        </w:rPr>
        <w:lastRenderedPageBreak/>
        <w:t>experiments. If the accuracy is high but the user needs to wait for too long, it is bad for the application’s user experience. On the other hand, if the user receives the prediction quickly but the prediction is not correct, the prediction result will be useless.</w:t>
      </w:r>
    </w:p>
    <w:p w14:paraId="22DB1424"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9A07594"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BCB9A11"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CE235D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D389E1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1015FDE0"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6B93738"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7A8825B3"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41B335F"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28E9A5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3C45C8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F1EFEE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3261640"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0730546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64234511"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81D7FD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EBED6DD"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A45C21D"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134A69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1BE85A82"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BE4EAA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80B79DC"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B4EE1A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C33EA16"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EA811BA"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8" w:name="_Toc460286909"/>
      <w:r w:rsidRPr="0024565D">
        <w:rPr>
          <w:rFonts w:ascii="Times New Roman" w:hAnsi="Times New Roman" w:cs="Times New Roman"/>
          <w:b/>
          <w:color w:val="000000" w:themeColor="text1"/>
          <w:sz w:val="24"/>
        </w:rPr>
        <w:t>Approaches and Technologies</w:t>
      </w:r>
      <w:bookmarkEnd w:id="8"/>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9" w:name="_Toc460286910"/>
      <w:r w:rsidRPr="0024565D">
        <w:rPr>
          <w:rFonts w:ascii="Times New Roman" w:hAnsi="Times New Roman" w:cs="Times New Roman"/>
          <w:b/>
          <w:color w:val="000000" w:themeColor="text1"/>
          <w:sz w:val="22"/>
        </w:rPr>
        <w:t>Tools</w:t>
      </w:r>
      <w:bookmarkEnd w:id="9"/>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 xml:space="preserve">he fact that it is easy to learn, powerful, and supported by a </w:t>
      </w:r>
      <w:r w:rsidR="0086372E" w:rsidRPr="0024565D">
        <w:rPr>
          <w:rFonts w:ascii="Times New Roman" w:hAnsi="Times New Roman" w:cs="Times New Roman"/>
          <w:sz w:val="22"/>
        </w:rPr>
        <w:lastRenderedPageBreak/>
        <w:t>huge community. Python will be used for training and predicting activities using the LibSVM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Tizen-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watch. This project will be using a Tizen-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0" w:name="_Toc460286911"/>
      <w:r w:rsidRPr="0024565D">
        <w:rPr>
          <w:rFonts w:ascii="Times New Roman" w:hAnsi="Times New Roman" w:cs="Times New Roman"/>
          <w:b/>
          <w:color w:val="000000" w:themeColor="text1"/>
          <w:sz w:val="22"/>
        </w:rPr>
        <w:t>Data Pre-processing and Prediction Pipeline</w:t>
      </w:r>
      <w:bookmarkEnd w:id="10"/>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Data pre-processing plays a very important role in any machine learning projects, including this project. Currently, there is no data pipeline for data pre-processing and 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lastRenderedPageBreak/>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77DA30A" w14:textId="77777777" w:rsidR="00091AC4" w:rsidRPr="0024565D" w:rsidRDefault="00091AC4" w:rsidP="003767BE">
      <w:pPr>
        <w:pStyle w:val="ListParagraph"/>
        <w:spacing w:line="360" w:lineRule="auto"/>
        <w:jc w:val="both"/>
        <w:rPr>
          <w:rFonts w:ascii="Times New Roman" w:hAnsi="Times New Roman" w:cs="Times New Roman"/>
          <w:b/>
          <w:sz w:val="22"/>
        </w:rPr>
      </w:pPr>
    </w:p>
    <w:p w14:paraId="70BCEE33"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B0B0E5E"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232FF19" w14:textId="77777777" w:rsidR="00283613" w:rsidRPr="0024565D" w:rsidRDefault="00283613" w:rsidP="003767BE">
      <w:pPr>
        <w:pStyle w:val="ListParagraph"/>
        <w:spacing w:line="360" w:lineRule="auto"/>
        <w:jc w:val="both"/>
        <w:rPr>
          <w:rFonts w:ascii="Times New Roman" w:hAnsi="Times New Roman" w:cs="Times New Roman"/>
          <w:b/>
          <w:sz w:val="22"/>
        </w:rPr>
      </w:pPr>
    </w:p>
    <w:p w14:paraId="4971187B"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2C4FB95" w14:textId="77777777" w:rsidR="00283613" w:rsidRPr="0024565D" w:rsidRDefault="00283613" w:rsidP="003767BE">
      <w:pPr>
        <w:pStyle w:val="ListParagraph"/>
        <w:spacing w:line="360" w:lineRule="auto"/>
        <w:jc w:val="both"/>
        <w:rPr>
          <w:rFonts w:ascii="Times New Roman" w:hAnsi="Times New Roman" w:cs="Times New Roman"/>
          <w:b/>
          <w:sz w:val="22"/>
        </w:rPr>
      </w:pPr>
    </w:p>
    <w:p w14:paraId="29F42EE4" w14:textId="77777777" w:rsidR="00283613" w:rsidRPr="0024565D" w:rsidRDefault="00283613" w:rsidP="003767BE">
      <w:pPr>
        <w:pStyle w:val="ListParagraph"/>
        <w:spacing w:line="360" w:lineRule="auto"/>
        <w:jc w:val="both"/>
        <w:rPr>
          <w:rFonts w:ascii="Times New Roman" w:hAnsi="Times New Roman" w:cs="Times New Roman"/>
          <w:b/>
          <w:sz w:val="22"/>
        </w:rPr>
      </w:pP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1" w:name="_Toc460286912"/>
      <w:r w:rsidRPr="0024565D">
        <w:rPr>
          <w:rFonts w:ascii="Times New Roman" w:hAnsi="Times New Roman" w:cs="Times New Roman"/>
          <w:b/>
          <w:color w:val="000000" w:themeColor="text1"/>
          <w:sz w:val="24"/>
        </w:rPr>
        <w:t>Project Tasks</w:t>
      </w:r>
      <w:bookmarkEnd w:id="11"/>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2" w:name="_Toc460286913"/>
      <w:r w:rsidRPr="0024565D">
        <w:rPr>
          <w:rFonts w:ascii="Times New Roman" w:hAnsi="Times New Roman" w:cs="Times New Roman"/>
          <w:b/>
          <w:color w:val="000000" w:themeColor="text1"/>
          <w:sz w:val="22"/>
        </w:rPr>
        <w:t>Code Rewriting</w:t>
      </w:r>
      <w:bookmarkEnd w:id="12"/>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Matlab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3" w:name="_Toc460286914"/>
      <w:r w:rsidRPr="0024565D">
        <w:rPr>
          <w:rFonts w:ascii="Times New Roman" w:hAnsi="Times New Roman" w:cs="Times New Roman"/>
          <w:b/>
          <w:color w:val="000000" w:themeColor="text1"/>
          <w:sz w:val="22"/>
        </w:rPr>
        <w:t>Building Data Pipeline</w:t>
      </w:r>
      <w:bookmarkEnd w:id="13"/>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4" w:name="_Toc460286915"/>
      <w:r w:rsidRPr="0024565D">
        <w:rPr>
          <w:rFonts w:ascii="Times New Roman" w:hAnsi="Times New Roman" w:cs="Times New Roman"/>
          <w:b/>
          <w:color w:val="000000" w:themeColor="text1"/>
          <w:sz w:val="22"/>
        </w:rPr>
        <w:t>Enhance the Android Application to Perform Real-time Recognition</w:t>
      </w:r>
      <w:bookmarkEnd w:id="14"/>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5" w:name="_Toc460286916"/>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15"/>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watch activity recognition process. This involves creating a simple Tizen application to read and send sensor data to the backend server. Next, there will be data pre-processing steps and model building as well as devising 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6" w:name="_Toc460286917"/>
      <w:r w:rsidRPr="0024565D">
        <w:rPr>
          <w:rFonts w:ascii="Times New Roman" w:hAnsi="Times New Roman" w:cs="Times New Roman"/>
          <w:b/>
          <w:color w:val="000000" w:themeColor="text1"/>
          <w:sz w:val="22"/>
        </w:rPr>
        <w:t>Model Testing and Improvement</w:t>
      </w:r>
      <w:bookmarkEnd w:id="16"/>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7" w:name="_Toc460286918"/>
      <w:r w:rsidRPr="0024565D">
        <w:rPr>
          <w:rFonts w:ascii="Times New Roman" w:hAnsi="Times New Roman" w:cs="Times New Roman"/>
          <w:b/>
          <w:color w:val="000000" w:themeColor="text1"/>
          <w:sz w:val="24"/>
        </w:rPr>
        <w:t>Schedules</w:t>
      </w:r>
      <w:bookmarkEnd w:id="17"/>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18" w:name="_Toc460286919"/>
      <w:r w:rsidRPr="0024565D">
        <w:rPr>
          <w:rFonts w:ascii="Times New Roman" w:hAnsi="Times New Roman" w:cs="Times New Roman"/>
          <w:b/>
          <w:color w:val="000000" w:themeColor="text1"/>
          <w:sz w:val="24"/>
        </w:rPr>
        <w:t>References</w:t>
      </w:r>
      <w:bookmarkEnd w:id="18"/>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3"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Aging in place: A state survey of livability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4"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Nasution</w:t>
            </w:r>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robuset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Weiss, G. M., Timko, J. L., Gallagher, C. M., Yoneda,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2016 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Bao L., Intill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Guo,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Anguita, D., Ghio, A., Oneto,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 xml:space="preserve">2016 IEEE International Conference on Pervasive Computing and Communication Workshops (PerCom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58037118" w14:textId="009ABCFD" w:rsidR="0030057E" w:rsidRPr="0030057E" w:rsidRDefault="00AB4348" w:rsidP="0030057E">
      <w:pPr>
        <w:pStyle w:val="EndNoteBibliography"/>
        <w:ind w:left="720" w:hanging="720"/>
        <w:rPr>
          <w:noProof/>
        </w:rPr>
      </w:pPr>
      <w:r>
        <w:rPr>
          <w:rFonts w:ascii="Times New Roman" w:hAnsi="Times New Roman" w:cs="Times New Roman"/>
          <w:b/>
          <w:sz w:val="22"/>
        </w:rPr>
        <w:fldChar w:fldCharType="begin"/>
      </w:r>
      <w:r>
        <w:rPr>
          <w:rFonts w:ascii="Times New Roman" w:hAnsi="Times New Roman" w:cs="Times New Roman"/>
          <w:b/>
          <w:sz w:val="22"/>
        </w:rPr>
        <w:instrText xml:space="preserve"> ADDIN EN.REFLIST </w:instrText>
      </w:r>
      <w:r>
        <w:rPr>
          <w:rFonts w:ascii="Times New Roman" w:hAnsi="Times New Roman" w:cs="Times New Roman"/>
          <w:b/>
          <w:sz w:val="22"/>
        </w:rPr>
        <w:fldChar w:fldCharType="separate"/>
      </w:r>
      <w:r w:rsidR="0030057E" w:rsidRPr="0030057E">
        <w:rPr>
          <w:noProof/>
        </w:rPr>
        <w:t>[1]</w:t>
      </w:r>
      <w:r w:rsidR="0030057E" w:rsidRPr="0030057E">
        <w:rPr>
          <w:noProof/>
        </w:rPr>
        <w:tab/>
        <w:t>"Population in Brief 2016,"</w:t>
      </w:r>
      <w:r w:rsidR="0030057E" w:rsidRPr="0030057E">
        <w:rPr>
          <w:i/>
          <w:noProof/>
        </w:rPr>
        <w:t xml:space="preserve"> </w:t>
      </w:r>
      <w:r w:rsidR="0030057E" w:rsidRPr="0030057E">
        <w:rPr>
          <w:noProof/>
        </w:rPr>
        <w:t xml:space="preserve">Accessed on: 6 January 2017Available: </w:t>
      </w:r>
      <w:hyperlink r:id="rId15" w:history="1">
        <w:r w:rsidR="0030057E" w:rsidRPr="0030057E">
          <w:rPr>
            <w:rStyle w:val="Hyperlink"/>
            <w:rFonts w:asciiTheme="minorHAnsi" w:hAnsiTheme="minorHAnsi"/>
            <w:noProof/>
            <w:lang w:val="en-GB"/>
          </w:rPr>
          <w:t>http://www.nptd.gov.sg/Portals/0/Homepage/Highlights/population-in-brief-2016.pdf</w:t>
        </w:r>
      </w:hyperlink>
    </w:p>
    <w:p w14:paraId="3CC14286" w14:textId="7014E778" w:rsidR="0030057E" w:rsidRPr="0030057E" w:rsidRDefault="0030057E" w:rsidP="0030057E">
      <w:pPr>
        <w:pStyle w:val="EndNoteBibliography"/>
        <w:ind w:left="720" w:hanging="720"/>
        <w:rPr>
          <w:noProof/>
        </w:rPr>
      </w:pPr>
      <w:r w:rsidRPr="0030057E">
        <w:rPr>
          <w:noProof/>
        </w:rPr>
        <w:t>[2]</w:t>
      </w:r>
      <w:r w:rsidRPr="0030057E">
        <w:rPr>
          <w:noProof/>
        </w:rPr>
        <w:tab/>
        <w:t>"Aging in Place: A State Survey of Livability Policies and Practices,"</w:t>
      </w:r>
      <w:r w:rsidRPr="0030057E">
        <w:rPr>
          <w:i/>
          <w:noProof/>
        </w:rPr>
        <w:t xml:space="preserve"> </w:t>
      </w:r>
      <w:r w:rsidRPr="0030057E">
        <w:rPr>
          <w:noProof/>
        </w:rPr>
        <w:t xml:space="preserve">Accessed on: 6 January 2017Available: </w:t>
      </w:r>
      <w:hyperlink r:id="rId16" w:history="1">
        <w:r w:rsidRPr="0030057E">
          <w:rPr>
            <w:rStyle w:val="Hyperlink"/>
            <w:rFonts w:asciiTheme="minorHAnsi" w:hAnsiTheme="minorHAnsi"/>
            <w:noProof/>
            <w:lang w:val="en-GB"/>
          </w:rPr>
          <w:t>https://assets.aarp.org/rgcenter/ppi/liv-com/aging-in-place-2011-full.pdf</w:t>
        </w:r>
      </w:hyperlink>
    </w:p>
    <w:p w14:paraId="770D7D11" w14:textId="77777777" w:rsidR="0030057E" w:rsidRPr="0030057E" w:rsidRDefault="0030057E" w:rsidP="0030057E">
      <w:pPr>
        <w:pStyle w:val="EndNoteBibliography"/>
        <w:ind w:left="720" w:hanging="720"/>
        <w:rPr>
          <w:noProof/>
        </w:rPr>
      </w:pPr>
      <w:r w:rsidRPr="0030057E">
        <w:rPr>
          <w:noProof/>
        </w:rPr>
        <w:t>[3]</w:t>
      </w:r>
      <w:r w:rsidRPr="0030057E">
        <w:rPr>
          <w:noProof/>
        </w:rPr>
        <w:tab/>
        <w:t xml:space="preserve">S. Chernbumroong, S. Cang, and H. Yu, "A practical multi-sensor activity recognition system for home-based care," </w:t>
      </w:r>
      <w:r w:rsidRPr="0030057E">
        <w:rPr>
          <w:i/>
          <w:noProof/>
        </w:rPr>
        <w:t xml:space="preserve">Decision Support Systems, </w:t>
      </w:r>
      <w:r w:rsidRPr="0030057E">
        <w:rPr>
          <w:noProof/>
        </w:rPr>
        <w:t>vol. 66, pp. 61-70, 2014.</w:t>
      </w:r>
    </w:p>
    <w:p w14:paraId="604D44E0" w14:textId="77777777" w:rsidR="0030057E" w:rsidRPr="0030057E" w:rsidRDefault="0030057E" w:rsidP="0030057E">
      <w:pPr>
        <w:pStyle w:val="EndNoteBibliography"/>
        <w:ind w:left="720" w:hanging="720"/>
        <w:rPr>
          <w:noProof/>
        </w:rPr>
      </w:pPr>
      <w:r w:rsidRPr="0030057E">
        <w:rPr>
          <w:noProof/>
        </w:rPr>
        <w:t>[4]</w:t>
      </w:r>
      <w:r w:rsidRPr="0030057E">
        <w:rPr>
          <w:noProof/>
        </w:rPr>
        <w:tab/>
        <w:t xml:space="preserve">Y. Nam and J. W. Park, "Child Activity Recognition Based on Cooperative Fusion Model of a Triaxial Accelerometer and a Barometric Pressure Sensor," </w:t>
      </w:r>
      <w:r w:rsidRPr="0030057E">
        <w:rPr>
          <w:i/>
          <w:noProof/>
        </w:rPr>
        <w:t xml:space="preserve">IEEE Journal of Biomedical and Health Informatics, </w:t>
      </w:r>
      <w:r w:rsidRPr="0030057E">
        <w:rPr>
          <w:noProof/>
        </w:rPr>
        <w:t>vol. 17, no. 2, pp. 420-426, 2013.</w:t>
      </w:r>
    </w:p>
    <w:p w14:paraId="22CCB35F" w14:textId="77777777" w:rsidR="0030057E" w:rsidRPr="0030057E" w:rsidRDefault="0030057E" w:rsidP="0030057E">
      <w:pPr>
        <w:pStyle w:val="EndNoteBibliography"/>
        <w:ind w:left="720" w:hanging="720"/>
        <w:rPr>
          <w:noProof/>
        </w:rPr>
      </w:pPr>
      <w:r w:rsidRPr="0030057E">
        <w:rPr>
          <w:noProof/>
        </w:rPr>
        <w:t>[5]</w:t>
      </w:r>
      <w:r w:rsidRPr="0030057E">
        <w:rPr>
          <w:noProof/>
        </w:rPr>
        <w:tab/>
        <w:t xml:space="preserve">A. H. Nasution and S. Emmanuel, "Intelligent Video Surveillance for Monitoring Elderly in Home Environments," in </w:t>
      </w:r>
      <w:r w:rsidRPr="0030057E">
        <w:rPr>
          <w:i/>
          <w:noProof/>
        </w:rPr>
        <w:t>2007 IEEE 9th Workshop on Multimedia Signal Processing</w:t>
      </w:r>
      <w:r w:rsidRPr="0030057E">
        <w:rPr>
          <w:noProof/>
        </w:rPr>
        <w:t>, 2007, pp. 203-206.</w:t>
      </w:r>
    </w:p>
    <w:p w14:paraId="12741C0C" w14:textId="77777777" w:rsidR="0030057E" w:rsidRPr="0030057E" w:rsidRDefault="0030057E" w:rsidP="0030057E">
      <w:pPr>
        <w:pStyle w:val="EndNoteBibliography"/>
        <w:ind w:left="720" w:hanging="720"/>
        <w:rPr>
          <w:noProof/>
        </w:rPr>
      </w:pPr>
      <w:r w:rsidRPr="0030057E">
        <w:rPr>
          <w:noProof/>
        </w:rPr>
        <w:t>[6]</w:t>
      </w:r>
      <w:r w:rsidRPr="0030057E">
        <w:rPr>
          <w:noProof/>
        </w:rPr>
        <w:tab/>
        <w:t xml:space="preserve">H. Foroughi, B. S. Aski, and H. Pourreza, "Intelligent video surveillance for monitoring fall detection of elderly in home environments," in </w:t>
      </w:r>
      <w:r w:rsidRPr="0030057E">
        <w:rPr>
          <w:i/>
          <w:noProof/>
        </w:rPr>
        <w:t>2008 11th International Conference on Computer and Information Technology</w:t>
      </w:r>
      <w:r w:rsidRPr="0030057E">
        <w:rPr>
          <w:noProof/>
        </w:rPr>
        <w:t>, 2008, pp. 219-224.</w:t>
      </w:r>
    </w:p>
    <w:p w14:paraId="2A1DDC39" w14:textId="77777777" w:rsidR="0030057E" w:rsidRPr="0030057E" w:rsidRDefault="0030057E" w:rsidP="0030057E">
      <w:pPr>
        <w:pStyle w:val="EndNoteBibliography"/>
        <w:ind w:left="720" w:hanging="720"/>
        <w:rPr>
          <w:noProof/>
        </w:rPr>
      </w:pPr>
      <w:r w:rsidRPr="0030057E">
        <w:rPr>
          <w:noProof/>
        </w:rPr>
        <w:t>[7]</w:t>
      </w:r>
      <w:r w:rsidRPr="0030057E">
        <w:rPr>
          <w:noProof/>
        </w:rPr>
        <w:tab/>
        <w:t xml:space="preserve">R. Rawassizadeh, B. A. Price, and M. Petre, "Wearables: has the age of smartwatches finally arrived?," </w:t>
      </w:r>
      <w:r w:rsidRPr="0030057E">
        <w:rPr>
          <w:i/>
          <w:noProof/>
        </w:rPr>
        <w:t xml:space="preserve">Commun. ACM, </w:t>
      </w:r>
      <w:r w:rsidRPr="0030057E">
        <w:rPr>
          <w:noProof/>
        </w:rPr>
        <w:t>vol. 58, no. 1, pp. 45-47, 2014.</w:t>
      </w:r>
    </w:p>
    <w:p w14:paraId="5DEAD00F" w14:textId="77777777" w:rsidR="0030057E" w:rsidRPr="0030057E" w:rsidRDefault="0030057E" w:rsidP="0030057E">
      <w:pPr>
        <w:pStyle w:val="EndNoteBibliography"/>
        <w:ind w:left="720" w:hanging="720"/>
        <w:rPr>
          <w:noProof/>
        </w:rPr>
      </w:pPr>
      <w:r w:rsidRPr="0030057E">
        <w:rPr>
          <w:noProof/>
        </w:rPr>
        <w:t>[8]</w:t>
      </w:r>
      <w:r w:rsidRPr="0030057E">
        <w:rPr>
          <w:noProof/>
        </w:rPr>
        <w:tab/>
        <w:t>Q. R. Feng, "Human Activity Recognition and Tracking," 2014.</w:t>
      </w:r>
    </w:p>
    <w:p w14:paraId="776ADFB7" w14:textId="77777777" w:rsidR="0030057E" w:rsidRPr="0030057E" w:rsidRDefault="0030057E" w:rsidP="0030057E">
      <w:pPr>
        <w:pStyle w:val="EndNoteBibliography"/>
        <w:ind w:left="720" w:hanging="720"/>
        <w:rPr>
          <w:noProof/>
        </w:rPr>
      </w:pPr>
      <w:r w:rsidRPr="0030057E">
        <w:rPr>
          <w:noProof/>
        </w:rPr>
        <w:t>[9]</w:t>
      </w:r>
      <w:r w:rsidRPr="0030057E">
        <w:rPr>
          <w:noProof/>
        </w:rPr>
        <w:tab/>
        <w:t>W. J. Yi, "Human Activity Data Analytics," 2015.</w:t>
      </w:r>
    </w:p>
    <w:p w14:paraId="0081DFBF" w14:textId="77777777" w:rsidR="0030057E" w:rsidRPr="0030057E" w:rsidRDefault="0030057E" w:rsidP="0030057E">
      <w:pPr>
        <w:pStyle w:val="EndNoteBibliography"/>
        <w:ind w:left="720" w:hanging="720"/>
        <w:rPr>
          <w:noProof/>
        </w:rPr>
      </w:pPr>
      <w:r w:rsidRPr="0030057E">
        <w:rPr>
          <w:noProof/>
        </w:rPr>
        <w:t>[10]</w:t>
      </w:r>
      <w:r w:rsidRPr="0030057E">
        <w:rPr>
          <w:noProof/>
        </w:rPr>
        <w:tab/>
        <w:t xml:space="preserve">L. Breiman, "Random Forests," </w:t>
      </w:r>
      <w:r w:rsidRPr="0030057E">
        <w:rPr>
          <w:i/>
          <w:noProof/>
        </w:rPr>
        <w:t xml:space="preserve">Mach. Learn., </w:t>
      </w:r>
      <w:r w:rsidRPr="0030057E">
        <w:rPr>
          <w:noProof/>
        </w:rPr>
        <w:t>vol. 45, no. 1, pp. 5-32, 2001.</w:t>
      </w:r>
    </w:p>
    <w:p w14:paraId="42E0FD81" w14:textId="77777777" w:rsidR="0030057E" w:rsidRPr="0030057E" w:rsidRDefault="0030057E" w:rsidP="0030057E">
      <w:pPr>
        <w:pStyle w:val="EndNoteBibliography"/>
        <w:ind w:left="720" w:hanging="720"/>
        <w:rPr>
          <w:noProof/>
        </w:rPr>
      </w:pPr>
      <w:r w:rsidRPr="0030057E">
        <w:rPr>
          <w:noProof/>
        </w:rPr>
        <w:t>[11]</w:t>
      </w:r>
      <w:r w:rsidRPr="0030057E">
        <w:rPr>
          <w:noProof/>
        </w:rPr>
        <w:tab/>
        <w:t xml:space="preserve">M. Shoaib, S. Bosch, O. D. Incel, H. Scholten, and P. J. Havinga, "Fusion of smartphone motion sensors for physical activity recognition," </w:t>
      </w:r>
      <w:r w:rsidRPr="0030057E">
        <w:rPr>
          <w:i/>
          <w:noProof/>
        </w:rPr>
        <w:t xml:space="preserve">Sensors (Basel), </w:t>
      </w:r>
      <w:r w:rsidRPr="0030057E">
        <w:rPr>
          <w:noProof/>
        </w:rPr>
        <w:t>vol. 14, no. 6, pp. 10146-76, Jun 10 2014.</w:t>
      </w:r>
    </w:p>
    <w:p w14:paraId="4BEC46DB" w14:textId="77777777" w:rsidR="0030057E" w:rsidRPr="0030057E" w:rsidRDefault="0030057E" w:rsidP="0030057E">
      <w:pPr>
        <w:pStyle w:val="EndNoteBibliography"/>
        <w:ind w:left="720" w:hanging="720"/>
        <w:rPr>
          <w:noProof/>
        </w:rPr>
      </w:pPr>
      <w:r w:rsidRPr="0030057E">
        <w:rPr>
          <w:noProof/>
        </w:rPr>
        <w:lastRenderedPageBreak/>
        <w:t>[12]</w:t>
      </w:r>
      <w:r w:rsidRPr="0030057E">
        <w:rPr>
          <w:noProof/>
        </w:rPr>
        <w:tab/>
        <w:t xml:space="preserve">D. Anguita, A. Ghio, L. Oneto, X. Parra, and J. L. Reyes-Ortiz, "Human activity recognition on smartphones using a multiclass hardware-friendly support vector machine," presented at the Proceedings of the 4th international conference on Ambient Assisted Living and Home Care, Vitoria-Gasteiz, Spain, 2012. </w:t>
      </w:r>
    </w:p>
    <w:p w14:paraId="11244048" w14:textId="77777777" w:rsidR="0030057E" w:rsidRPr="0030057E" w:rsidRDefault="0030057E" w:rsidP="0030057E">
      <w:pPr>
        <w:pStyle w:val="EndNoteBibliography"/>
        <w:ind w:left="720" w:hanging="720"/>
        <w:rPr>
          <w:noProof/>
        </w:rPr>
      </w:pPr>
      <w:r w:rsidRPr="0030057E">
        <w:rPr>
          <w:noProof/>
        </w:rPr>
        <w:t>[13]</w:t>
      </w:r>
      <w:r w:rsidRPr="0030057E">
        <w:rPr>
          <w:noProof/>
        </w:rPr>
        <w:tab/>
        <w:t xml:space="preserve">J. Lester, T. Choudhury, N. Kern, G. Borriello, and B. Hannaford, "A hybrid discriminative/generative approach for modeling human activities," presented at the Proceedings of the 19th international joint conference on Artificial intelligence, Edinburgh, Scotland, 2005. </w:t>
      </w:r>
    </w:p>
    <w:p w14:paraId="1EB06B99" w14:textId="77777777" w:rsidR="0030057E" w:rsidRPr="0030057E" w:rsidRDefault="0030057E" w:rsidP="0030057E">
      <w:pPr>
        <w:pStyle w:val="EndNoteBibliography"/>
        <w:ind w:left="720" w:hanging="720"/>
        <w:rPr>
          <w:noProof/>
        </w:rPr>
      </w:pPr>
      <w:r w:rsidRPr="0030057E">
        <w:rPr>
          <w:noProof/>
        </w:rPr>
        <w:t>[14]</w:t>
      </w:r>
      <w:r w:rsidRPr="0030057E">
        <w:rPr>
          <w:noProof/>
        </w:rPr>
        <w:tab/>
        <w:t xml:space="preserve">N. Ravi, N. Dandekar, P. Mysore, and M. L. Littman, "Activity recognition from accelerometer data," presented at the Proceedings of the 17th conference on Innovative applications of artificial intelligence - Volume 3, Pittsburgh, Pennsylvania, 2005. </w:t>
      </w:r>
    </w:p>
    <w:p w14:paraId="7E17612E" w14:textId="77777777" w:rsidR="0030057E" w:rsidRPr="0030057E" w:rsidRDefault="0030057E" w:rsidP="0030057E">
      <w:pPr>
        <w:pStyle w:val="EndNoteBibliography"/>
        <w:ind w:left="720" w:hanging="720"/>
        <w:rPr>
          <w:noProof/>
        </w:rPr>
      </w:pPr>
      <w:r w:rsidRPr="0030057E">
        <w:rPr>
          <w:noProof/>
        </w:rPr>
        <w:t>[15]</w:t>
      </w:r>
      <w:r w:rsidRPr="0030057E">
        <w:rPr>
          <w:noProof/>
        </w:rPr>
        <w:tab/>
        <w:t xml:space="preserve">L. Sun, D. Zhang, B. Li, B. Guo, and S. Li, "Activity Recognition on an Accelerometer Embedded Mobile Phone with Varying Positions and Orientations," in </w:t>
      </w:r>
      <w:r w:rsidRPr="0030057E">
        <w:rPr>
          <w:i/>
          <w:noProof/>
        </w:rPr>
        <w:t>Ubiquitous Intelligence and Computing: 7th International Conference, UIC 2010, Xi’an, China, October 26-29, 2010. Proceedings</w:t>
      </w:r>
      <w:r w:rsidRPr="0030057E">
        <w:rPr>
          <w:noProof/>
        </w:rPr>
        <w:t>, Z. Yu, R. Liscano, G. Chen, D. Zhang, and X. Zhou, Eds. Berlin, Heidelberg: Springer Berlin Heidelberg, 2010, pp. 548-562.</w:t>
      </w:r>
    </w:p>
    <w:p w14:paraId="54AD27F6" w14:textId="77777777" w:rsidR="0030057E" w:rsidRPr="0030057E" w:rsidRDefault="0030057E" w:rsidP="0030057E">
      <w:pPr>
        <w:pStyle w:val="EndNoteBibliography"/>
        <w:ind w:left="720" w:hanging="720"/>
        <w:rPr>
          <w:noProof/>
        </w:rPr>
      </w:pPr>
      <w:r w:rsidRPr="0030057E">
        <w:rPr>
          <w:noProof/>
        </w:rPr>
        <w:t>[16]</w:t>
      </w:r>
      <w:r w:rsidRPr="0030057E">
        <w:rPr>
          <w:noProof/>
        </w:rPr>
        <w:tab/>
        <w:t xml:space="preserve">D. Wang, A. H. Tan, and D. Zhang, "Non-Intrusive Robust Human Activity Recognition for Diverse Age Groups," in </w:t>
      </w:r>
      <w:r w:rsidRPr="0030057E">
        <w:rPr>
          <w:i/>
          <w:noProof/>
        </w:rPr>
        <w:t>2015 IEEE/WIC/ACM International Conference on Web Intelligence and Intelligent Agent Technology (WI-IAT)</w:t>
      </w:r>
      <w:r w:rsidRPr="0030057E">
        <w:rPr>
          <w:noProof/>
        </w:rPr>
        <w:t>, 2015, vol. 2, pp. 368-375.</w:t>
      </w:r>
    </w:p>
    <w:p w14:paraId="7C7A6338" w14:textId="04B5FCBA" w:rsidR="00AA2414" w:rsidRPr="0024565D" w:rsidRDefault="00AB4348" w:rsidP="003767BE">
      <w:pPr>
        <w:spacing w:line="360" w:lineRule="auto"/>
        <w:jc w:val="both"/>
        <w:rPr>
          <w:rFonts w:ascii="Times New Roman" w:hAnsi="Times New Roman" w:cs="Times New Roman"/>
          <w:b/>
          <w:sz w:val="22"/>
        </w:rPr>
      </w:pPr>
      <w:r>
        <w:rPr>
          <w:rFonts w:ascii="Times New Roman" w:hAnsi="Times New Roman" w:cs="Times New Roman"/>
          <w:b/>
          <w:sz w:val="22"/>
        </w:rPr>
        <w:fldChar w:fldCharType="end"/>
      </w:r>
    </w:p>
    <w:sectPr w:rsidR="00AA2414" w:rsidRPr="0024565D" w:rsidSect="003767BE">
      <w:footerReference w:type="even" r:id="rId17"/>
      <w:footerReference w:type="default" r:id="rId18"/>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EDWIN CANDINEGARA#" w:date="2017-01-07T14:27:00Z" w:initials="#C">
    <w:p w14:paraId="53C2DB17" w14:textId="490A0D8F" w:rsidR="00FF6D2C" w:rsidRDefault="00FF6D2C">
      <w:pPr>
        <w:pStyle w:val="CommentText"/>
      </w:pPr>
      <w:r>
        <w:rPr>
          <w:rStyle w:val="CommentReference"/>
        </w:rPr>
        <w:annotationRef/>
      </w:r>
      <w:r>
        <w:t>Do we need to include SVM?</w:t>
      </w:r>
    </w:p>
    <w:p w14:paraId="5A1DEC96" w14:textId="05FEB672" w:rsidR="00FF6D2C" w:rsidRDefault="00FF6D2C">
      <w:pPr>
        <w:pStyle w:val="CommentText"/>
      </w:pPr>
      <w:r>
        <w:t>If yes, then do we need to include both algorithm results for each different experiments conducted la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1DC2A8" w14:textId="77777777" w:rsidR="000F5BBC" w:rsidRDefault="000F5BBC" w:rsidP="00854087">
      <w:r>
        <w:separator/>
      </w:r>
    </w:p>
  </w:endnote>
  <w:endnote w:type="continuationSeparator" w:id="0">
    <w:p w14:paraId="3CE59F7E" w14:textId="77777777" w:rsidR="000F5BBC" w:rsidRDefault="000F5BBC"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2279A3" w:rsidRDefault="002279A3"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2279A3" w:rsidRDefault="002279A3"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2279A3" w:rsidRDefault="002279A3"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20CE">
      <w:rPr>
        <w:rStyle w:val="PageNumber"/>
        <w:noProof/>
      </w:rPr>
      <w:t>6</w:t>
    </w:r>
    <w:r>
      <w:rPr>
        <w:rStyle w:val="PageNumber"/>
      </w:rPr>
      <w:fldChar w:fldCharType="end"/>
    </w:r>
  </w:p>
  <w:p w14:paraId="3FD4202E" w14:textId="77777777" w:rsidR="002279A3" w:rsidRDefault="002279A3"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797695" w14:textId="77777777" w:rsidR="000F5BBC" w:rsidRDefault="000F5BBC" w:rsidP="00854087">
      <w:r>
        <w:separator/>
      </w:r>
    </w:p>
  </w:footnote>
  <w:footnote w:type="continuationSeparator" w:id="0">
    <w:p w14:paraId="4EAB4542" w14:textId="77777777" w:rsidR="000F5BBC" w:rsidRDefault="000F5BBC"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
    <w:nsid w:val="4D0461C2"/>
    <w:multiLevelType w:val="hybridMultilevel"/>
    <w:tmpl w:val="5C64EE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record-ids&gt;&lt;/item&gt;&lt;/Libraries&gt;"/>
  </w:docVars>
  <w:rsids>
    <w:rsidRoot w:val="00D44790"/>
    <w:rsid w:val="000003E9"/>
    <w:rsid w:val="000273C7"/>
    <w:rsid w:val="00030C22"/>
    <w:rsid w:val="00052384"/>
    <w:rsid w:val="0006101A"/>
    <w:rsid w:val="00091AC4"/>
    <w:rsid w:val="000B6835"/>
    <w:rsid w:val="000D2C1D"/>
    <w:rsid w:val="000F5BBC"/>
    <w:rsid w:val="00103A98"/>
    <w:rsid w:val="00136450"/>
    <w:rsid w:val="001414C9"/>
    <w:rsid w:val="00146848"/>
    <w:rsid w:val="001633EE"/>
    <w:rsid w:val="00175A97"/>
    <w:rsid w:val="001C1CA2"/>
    <w:rsid w:val="001E31D5"/>
    <w:rsid w:val="001E59F7"/>
    <w:rsid w:val="001F7A39"/>
    <w:rsid w:val="002146DC"/>
    <w:rsid w:val="0021547E"/>
    <w:rsid w:val="002279A3"/>
    <w:rsid w:val="0024565D"/>
    <w:rsid w:val="0027022D"/>
    <w:rsid w:val="00283613"/>
    <w:rsid w:val="0029711D"/>
    <w:rsid w:val="002B0359"/>
    <w:rsid w:val="002C0142"/>
    <w:rsid w:val="002D15F1"/>
    <w:rsid w:val="002E1A1F"/>
    <w:rsid w:val="002F2756"/>
    <w:rsid w:val="0030057E"/>
    <w:rsid w:val="003238DE"/>
    <w:rsid w:val="00356A64"/>
    <w:rsid w:val="00366688"/>
    <w:rsid w:val="00371728"/>
    <w:rsid w:val="003767BE"/>
    <w:rsid w:val="003C4F23"/>
    <w:rsid w:val="003E4253"/>
    <w:rsid w:val="003E5BF2"/>
    <w:rsid w:val="003F20CE"/>
    <w:rsid w:val="0040040F"/>
    <w:rsid w:val="0043047C"/>
    <w:rsid w:val="00493B32"/>
    <w:rsid w:val="004A2124"/>
    <w:rsid w:val="004A683F"/>
    <w:rsid w:val="004E4D4D"/>
    <w:rsid w:val="004F271C"/>
    <w:rsid w:val="005166CD"/>
    <w:rsid w:val="0052419B"/>
    <w:rsid w:val="0053442E"/>
    <w:rsid w:val="00554A08"/>
    <w:rsid w:val="0059294B"/>
    <w:rsid w:val="005B3064"/>
    <w:rsid w:val="005C247B"/>
    <w:rsid w:val="005D2D30"/>
    <w:rsid w:val="006378F9"/>
    <w:rsid w:val="00655690"/>
    <w:rsid w:val="006770EE"/>
    <w:rsid w:val="006A5D51"/>
    <w:rsid w:val="006C1F66"/>
    <w:rsid w:val="006C7E5D"/>
    <w:rsid w:val="006E21F4"/>
    <w:rsid w:val="006E2584"/>
    <w:rsid w:val="0072180B"/>
    <w:rsid w:val="00721C75"/>
    <w:rsid w:val="00722BE7"/>
    <w:rsid w:val="00784026"/>
    <w:rsid w:val="007A5321"/>
    <w:rsid w:val="007B4943"/>
    <w:rsid w:val="007E4DE5"/>
    <w:rsid w:val="007F53E9"/>
    <w:rsid w:val="00821DAA"/>
    <w:rsid w:val="00841802"/>
    <w:rsid w:val="00854087"/>
    <w:rsid w:val="0086372E"/>
    <w:rsid w:val="00867F17"/>
    <w:rsid w:val="00881739"/>
    <w:rsid w:val="0088232F"/>
    <w:rsid w:val="008952B8"/>
    <w:rsid w:val="008A1BB7"/>
    <w:rsid w:val="008A6259"/>
    <w:rsid w:val="008C67BE"/>
    <w:rsid w:val="008D7D5B"/>
    <w:rsid w:val="008E6E19"/>
    <w:rsid w:val="0092271C"/>
    <w:rsid w:val="00931B05"/>
    <w:rsid w:val="00952BD0"/>
    <w:rsid w:val="00955656"/>
    <w:rsid w:val="00965D18"/>
    <w:rsid w:val="009F3748"/>
    <w:rsid w:val="00A12DF6"/>
    <w:rsid w:val="00A32329"/>
    <w:rsid w:val="00A429BA"/>
    <w:rsid w:val="00A451E4"/>
    <w:rsid w:val="00A50ED1"/>
    <w:rsid w:val="00A965A1"/>
    <w:rsid w:val="00A97672"/>
    <w:rsid w:val="00AA0D14"/>
    <w:rsid w:val="00AA2414"/>
    <w:rsid w:val="00AB4348"/>
    <w:rsid w:val="00AC2979"/>
    <w:rsid w:val="00AE5EF6"/>
    <w:rsid w:val="00AF2D15"/>
    <w:rsid w:val="00B25046"/>
    <w:rsid w:val="00B43386"/>
    <w:rsid w:val="00B64E3E"/>
    <w:rsid w:val="00B72CB3"/>
    <w:rsid w:val="00BB776E"/>
    <w:rsid w:val="00BD253D"/>
    <w:rsid w:val="00BE3BAA"/>
    <w:rsid w:val="00BF0837"/>
    <w:rsid w:val="00C079B1"/>
    <w:rsid w:val="00C21CA6"/>
    <w:rsid w:val="00C26A8C"/>
    <w:rsid w:val="00C2792D"/>
    <w:rsid w:val="00C70389"/>
    <w:rsid w:val="00C9586C"/>
    <w:rsid w:val="00CA22F7"/>
    <w:rsid w:val="00CB2973"/>
    <w:rsid w:val="00CD36BF"/>
    <w:rsid w:val="00CE095E"/>
    <w:rsid w:val="00CE7150"/>
    <w:rsid w:val="00D149E2"/>
    <w:rsid w:val="00D33D6A"/>
    <w:rsid w:val="00D44790"/>
    <w:rsid w:val="00D4541B"/>
    <w:rsid w:val="00D6716A"/>
    <w:rsid w:val="00D87FBD"/>
    <w:rsid w:val="00DA243E"/>
    <w:rsid w:val="00DA5034"/>
    <w:rsid w:val="00DD44E1"/>
    <w:rsid w:val="00DD45F0"/>
    <w:rsid w:val="00DE1D18"/>
    <w:rsid w:val="00E005F3"/>
    <w:rsid w:val="00E2491A"/>
    <w:rsid w:val="00E5675B"/>
    <w:rsid w:val="00E72376"/>
    <w:rsid w:val="00E73DEF"/>
    <w:rsid w:val="00E74DC7"/>
    <w:rsid w:val="00E85E9B"/>
    <w:rsid w:val="00E9451B"/>
    <w:rsid w:val="00E947A6"/>
    <w:rsid w:val="00EA2F33"/>
    <w:rsid w:val="00ED7B1A"/>
    <w:rsid w:val="00EE2549"/>
    <w:rsid w:val="00EF4710"/>
    <w:rsid w:val="00F011C8"/>
    <w:rsid w:val="00F031D7"/>
    <w:rsid w:val="00F1056F"/>
    <w:rsid w:val="00F2438B"/>
    <w:rsid w:val="00F30A41"/>
    <w:rsid w:val="00F40663"/>
    <w:rsid w:val="00F63540"/>
    <w:rsid w:val="00F64AAB"/>
    <w:rsid w:val="00F742A0"/>
    <w:rsid w:val="00F76A4D"/>
    <w:rsid w:val="00F80621"/>
    <w:rsid w:val="00F85B70"/>
    <w:rsid w:val="00FA447B"/>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yperlink" Target="http://www.nptd.gov.sg/Portals/0/Homepage/Highlights/population-in-brief-2016.pdf" TargetMode="External"/><Relationship Id="rId14" Type="http://schemas.openxmlformats.org/officeDocument/2006/relationships/hyperlink" Target="https://assets.aarp.org/rgcenter/ppi/liv-com/aging-in-place-2011-full.pdf" TargetMode="External"/><Relationship Id="rId15" Type="http://schemas.openxmlformats.org/officeDocument/2006/relationships/hyperlink" Target="http://www.nptd.gov.sg/Portals/0/Homepage/Highlights/population-in-brief-2016.pdf" TargetMode="External"/><Relationship Id="rId16" Type="http://schemas.openxmlformats.org/officeDocument/2006/relationships/hyperlink" Target="https://assets.aarp.org/rgcenter/ppi/liv-com/aging-in-place-2011-full.pdf"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A9896A-E873-8647-8F9E-AC536E8F01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389</Words>
  <Characters>36421</Characters>
  <Application>Microsoft Macintosh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4</cp:revision>
  <cp:lastPrinted>2017-01-08T06:55:00Z</cp:lastPrinted>
  <dcterms:created xsi:type="dcterms:W3CDTF">2017-01-08T06:55:00Z</dcterms:created>
  <dcterms:modified xsi:type="dcterms:W3CDTF">2017-01-08T06:57:00Z</dcterms:modified>
</cp:coreProperties>
</file>